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43DB7" w:rsidRDefault="00EE02C1" w:rsidP="00EE02C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SUPPLEMENTARY MATERIAL</w:t>
      </w:r>
    </w:p>
    <w:p w:rsidR="00043EC1" w:rsidRPr="00EB52A0" w:rsidRDefault="00043EC1" w:rsidP="00043EC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EB52A0">
        <w:rPr>
          <w:rFonts w:ascii="Times New Roman" w:hAnsi="Times New Roman" w:cs="Times New Roman"/>
          <w:b/>
          <w:sz w:val="24"/>
          <w:szCs w:val="24"/>
          <w:lang w:val="en-US"/>
        </w:rPr>
        <w:t>Sample demographics</w:t>
      </w:r>
      <w:bookmarkStart w:id="0" w:name="_GoBack"/>
      <w:bookmarkEnd w:id="0"/>
    </w:p>
    <w:p w:rsidR="00043EC1" w:rsidRDefault="00043EC1" w:rsidP="00EE02C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 w:eastAsia="en-GB"/>
        </w:rPr>
      </w:pPr>
      <w:r w:rsidRPr="001A5E6B">
        <w:rPr>
          <w:rFonts w:ascii="Times New Roman" w:hAnsi="Times New Roman" w:cs="Times New Roman"/>
          <w:sz w:val="24"/>
          <w:szCs w:val="24"/>
          <w:lang w:val="en-US" w:eastAsia="en-GB"/>
        </w:rPr>
        <w:t xml:space="preserve">13,722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families returned data for </w:t>
      </w:r>
      <w:r w:rsidRPr="001A5E6B">
        <w:rPr>
          <w:rFonts w:ascii="Times New Roman" w:hAnsi="Times New Roman" w:cs="Times New Roman"/>
          <w:sz w:val="24"/>
          <w:szCs w:val="24"/>
          <w:lang w:val="en-US"/>
        </w:rPr>
        <w:t>first contac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n TEDS. </w:t>
      </w:r>
      <w:r w:rsidR="00EE02C1">
        <w:rPr>
          <w:rFonts w:ascii="Times New Roman" w:hAnsi="Times New Roman" w:cs="Times New Roman"/>
          <w:sz w:val="24"/>
          <w:szCs w:val="24"/>
          <w:lang w:val="en-US"/>
        </w:rPr>
        <w:t xml:space="preserve">Supplementary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able </w:t>
      </w:r>
      <w:r w:rsidR="00EE02C1"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1 (next page) presents the main demographics of this sample. Details are also provided on the study sample. </w:t>
      </w:r>
      <w:r w:rsidRPr="001A5E6B">
        <w:rPr>
          <w:rFonts w:ascii="Times New Roman" w:hAnsi="Times New Roman" w:cs="Times New Roman"/>
          <w:sz w:val="24"/>
          <w:szCs w:val="24"/>
          <w:lang w:val="en-US" w:eastAsia="en-GB"/>
        </w:rPr>
        <w:t>Further details on the general aims</w:t>
      </w:r>
      <w:r>
        <w:rPr>
          <w:rFonts w:ascii="Times New Roman" w:hAnsi="Times New Roman" w:cs="Times New Roman"/>
          <w:sz w:val="24"/>
          <w:szCs w:val="24"/>
          <w:lang w:val="en-US" w:eastAsia="en-GB"/>
        </w:rPr>
        <w:t>, sample and methods</w:t>
      </w:r>
      <w:r w:rsidRPr="001A5E6B">
        <w:rPr>
          <w:rFonts w:ascii="Times New Roman" w:hAnsi="Times New Roman" w:cs="Times New Roman"/>
          <w:sz w:val="24"/>
          <w:szCs w:val="24"/>
          <w:lang w:val="en-US" w:eastAsia="en-GB"/>
        </w:rPr>
        <w:t xml:space="preserve"> of </w:t>
      </w:r>
      <w:r>
        <w:rPr>
          <w:rFonts w:ascii="Times New Roman" w:hAnsi="Times New Roman" w:cs="Times New Roman"/>
          <w:sz w:val="24"/>
          <w:szCs w:val="24"/>
          <w:lang w:val="en-US" w:eastAsia="en-GB"/>
        </w:rPr>
        <w:t>TEDS may</w:t>
      </w:r>
      <w:r w:rsidRPr="001A5E6B">
        <w:rPr>
          <w:rFonts w:ascii="Times New Roman" w:hAnsi="Times New Roman" w:cs="Times New Roman"/>
          <w:sz w:val="24"/>
          <w:szCs w:val="24"/>
          <w:lang w:val="en-US" w:eastAsia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 w:eastAsia="en-GB"/>
        </w:rPr>
        <w:t>be found elsewhere (Haworth, Davis, &amp; Plomin, 2013; Olivier &amp; Plomin, 2007; Trouton et al., 2002;).</w:t>
      </w:r>
    </w:p>
    <w:p w:rsidR="00043EC1" w:rsidRDefault="00043EC1" w:rsidP="00043EC1">
      <w:pPr>
        <w:rPr>
          <w:rFonts w:ascii="Times New Roman" w:hAnsi="Times New Roman" w:cs="Times New Roman"/>
          <w:sz w:val="24"/>
          <w:szCs w:val="24"/>
          <w:lang w:val="en-US" w:eastAsia="en-GB"/>
        </w:rPr>
      </w:pPr>
      <w:r>
        <w:rPr>
          <w:rFonts w:ascii="Times New Roman" w:hAnsi="Times New Roman" w:cs="Times New Roman"/>
          <w:sz w:val="24"/>
          <w:szCs w:val="24"/>
          <w:lang w:val="en-US" w:eastAsia="en-GB"/>
        </w:rPr>
        <w:br w:type="page"/>
      </w:r>
    </w:p>
    <w:p w:rsidR="00043EC1" w:rsidRPr="001A5E6B" w:rsidRDefault="00043EC1" w:rsidP="00043EC1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vertAlign w:val="superscript"/>
          <w:lang w:val="en-US" w:eastAsia="en-GB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able </w:t>
      </w:r>
      <w:r w:rsidR="00EE02C1"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>1.</w:t>
      </w:r>
      <w:r w:rsidRPr="001A5E6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A5E6B">
        <w:rPr>
          <w:rFonts w:ascii="Times New Roman" w:hAnsi="Times New Roman" w:cs="Times New Roman"/>
          <w:i/>
          <w:sz w:val="24"/>
          <w:szCs w:val="24"/>
          <w:lang w:val="en-US"/>
        </w:rPr>
        <w:t>Sample demographics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of the Twins Early Development Study (TEDS)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tbl>
      <w:tblPr>
        <w:tblStyle w:val="TableGrid"/>
        <w:tblW w:w="9583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35"/>
        <w:gridCol w:w="1096"/>
        <w:gridCol w:w="1189"/>
        <w:gridCol w:w="1559"/>
        <w:gridCol w:w="1163"/>
        <w:gridCol w:w="1163"/>
        <w:gridCol w:w="1142"/>
        <w:gridCol w:w="836"/>
      </w:tblGrid>
      <w:tr w:rsidR="00043EC1" w:rsidRPr="001A5E6B" w:rsidTr="001A5699">
        <w:tc>
          <w:tcPr>
            <w:tcW w:w="1435" w:type="dxa"/>
            <w:tcBorders>
              <w:top w:val="single" w:sz="4" w:space="0" w:color="auto"/>
              <w:bottom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lang w:val="en-US" w:eastAsia="en-GB"/>
              </w:rPr>
            </w:pPr>
          </w:p>
        </w:tc>
        <w:tc>
          <w:tcPr>
            <w:tcW w:w="1096" w:type="dxa"/>
            <w:tcBorders>
              <w:top w:val="single" w:sz="4" w:space="0" w:color="auto"/>
              <w:bottom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i/>
                <w:lang w:val="en-US" w:eastAsia="en-GB"/>
              </w:rPr>
              <w:t>N</w:t>
            </w:r>
            <w:r w:rsidRPr="00964577">
              <w:rPr>
                <w:rFonts w:ascii="Times New Roman" w:hAnsi="Times New Roman" w:cs="Times New Roman"/>
                <w:lang w:val="en-US" w:eastAsia="en-GB"/>
              </w:rPr>
              <w:t xml:space="preserve"> families</w:t>
            </w:r>
          </w:p>
        </w:tc>
        <w:tc>
          <w:tcPr>
            <w:tcW w:w="1189" w:type="dxa"/>
            <w:tcBorders>
              <w:top w:val="single" w:sz="4" w:space="0" w:color="auto"/>
              <w:bottom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% European descent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% Mothers with A-levels or higher</w:t>
            </w:r>
          </w:p>
        </w:tc>
        <w:tc>
          <w:tcPr>
            <w:tcW w:w="1163" w:type="dxa"/>
            <w:tcBorders>
              <w:top w:val="single" w:sz="4" w:space="0" w:color="auto"/>
              <w:bottom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% Mother employed</w:t>
            </w:r>
          </w:p>
        </w:tc>
        <w:tc>
          <w:tcPr>
            <w:tcW w:w="1163" w:type="dxa"/>
            <w:tcBorders>
              <w:top w:val="single" w:sz="4" w:space="0" w:color="auto"/>
              <w:bottom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% Father employed</w:t>
            </w:r>
          </w:p>
        </w:tc>
        <w:tc>
          <w:tcPr>
            <w:tcW w:w="1142" w:type="dxa"/>
            <w:tcBorders>
              <w:top w:val="single" w:sz="4" w:space="0" w:color="auto"/>
              <w:bottom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% Female</w:t>
            </w:r>
          </w:p>
        </w:tc>
        <w:tc>
          <w:tcPr>
            <w:tcW w:w="836" w:type="dxa"/>
            <w:tcBorders>
              <w:top w:val="single" w:sz="4" w:space="0" w:color="auto"/>
              <w:bottom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% MZ</w:t>
            </w:r>
          </w:p>
        </w:tc>
      </w:tr>
      <w:tr w:rsidR="00043EC1" w:rsidRPr="001A5E6B" w:rsidTr="001A5699">
        <w:tc>
          <w:tcPr>
            <w:tcW w:w="1435" w:type="dxa"/>
            <w:tcBorders>
              <w:top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vertAlign w:val="superscript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UK census</w:t>
            </w:r>
            <w:r w:rsidRPr="00964577">
              <w:rPr>
                <w:rFonts w:ascii="Times New Roman" w:hAnsi="Times New Roman" w:cs="Times New Roman"/>
                <w:vertAlign w:val="superscript"/>
                <w:lang w:val="en-US" w:eastAsia="en-GB"/>
              </w:rPr>
              <w:t>1</w:t>
            </w:r>
          </w:p>
        </w:tc>
        <w:tc>
          <w:tcPr>
            <w:tcW w:w="1096" w:type="dxa"/>
            <w:tcBorders>
              <w:top w:val="single" w:sz="4" w:space="0" w:color="auto"/>
            </w:tcBorders>
          </w:tcPr>
          <w:p w:rsidR="00043EC1" w:rsidRPr="00964577" w:rsidRDefault="00043EC1" w:rsidP="001A5699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lang w:val="en-US" w:eastAsia="en-GB"/>
              </w:rPr>
            </w:pPr>
          </w:p>
        </w:tc>
        <w:tc>
          <w:tcPr>
            <w:tcW w:w="1189" w:type="dxa"/>
            <w:tcBorders>
              <w:top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93%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32%</w:t>
            </w:r>
          </w:p>
        </w:tc>
        <w:tc>
          <w:tcPr>
            <w:tcW w:w="1163" w:type="dxa"/>
            <w:tcBorders>
              <w:top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49%</w:t>
            </w:r>
          </w:p>
        </w:tc>
        <w:tc>
          <w:tcPr>
            <w:tcW w:w="1163" w:type="dxa"/>
            <w:tcBorders>
              <w:top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89%</w:t>
            </w:r>
          </w:p>
        </w:tc>
        <w:tc>
          <w:tcPr>
            <w:tcW w:w="1142" w:type="dxa"/>
            <w:tcBorders>
              <w:top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-</w:t>
            </w:r>
          </w:p>
        </w:tc>
        <w:tc>
          <w:tcPr>
            <w:tcW w:w="836" w:type="dxa"/>
            <w:tcBorders>
              <w:top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-</w:t>
            </w:r>
          </w:p>
        </w:tc>
      </w:tr>
      <w:tr w:rsidR="00043EC1" w:rsidRPr="001A5E6B" w:rsidTr="001A5699">
        <w:tc>
          <w:tcPr>
            <w:tcW w:w="1435" w:type="dxa"/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First contact</w:t>
            </w:r>
          </w:p>
        </w:tc>
        <w:tc>
          <w:tcPr>
            <w:tcW w:w="1096" w:type="dxa"/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 xml:space="preserve"> 13,722</w:t>
            </w:r>
          </w:p>
        </w:tc>
        <w:tc>
          <w:tcPr>
            <w:tcW w:w="1189" w:type="dxa"/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91.7%</w:t>
            </w:r>
          </w:p>
        </w:tc>
        <w:tc>
          <w:tcPr>
            <w:tcW w:w="1559" w:type="dxa"/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35.5%</w:t>
            </w:r>
          </w:p>
        </w:tc>
        <w:tc>
          <w:tcPr>
            <w:tcW w:w="1163" w:type="dxa"/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43.1%</w:t>
            </w:r>
          </w:p>
        </w:tc>
        <w:tc>
          <w:tcPr>
            <w:tcW w:w="1163" w:type="dxa"/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91.6%</w:t>
            </w:r>
          </w:p>
        </w:tc>
        <w:tc>
          <w:tcPr>
            <w:tcW w:w="1142" w:type="dxa"/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50.1%</w:t>
            </w:r>
          </w:p>
        </w:tc>
        <w:tc>
          <w:tcPr>
            <w:tcW w:w="836" w:type="dxa"/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33.2%</w:t>
            </w:r>
          </w:p>
        </w:tc>
      </w:tr>
      <w:tr w:rsidR="00043EC1" w:rsidRPr="001A5E6B" w:rsidTr="001A5699">
        <w:tc>
          <w:tcPr>
            <w:tcW w:w="1435" w:type="dxa"/>
            <w:tcBorders>
              <w:bottom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Study sample</w:t>
            </w:r>
          </w:p>
        </w:tc>
        <w:tc>
          <w:tcPr>
            <w:tcW w:w="1096" w:type="dxa"/>
            <w:tcBorders>
              <w:bottom w:val="single" w:sz="4" w:space="0" w:color="auto"/>
            </w:tcBorders>
          </w:tcPr>
          <w:p w:rsidR="00043EC1" w:rsidRPr="00964577" w:rsidRDefault="00043EC1" w:rsidP="001A5699">
            <w:pPr>
              <w:tabs>
                <w:tab w:val="center" w:pos="44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ab/>
              <w:t xml:space="preserve">   2,546</w:t>
            </w:r>
          </w:p>
        </w:tc>
        <w:tc>
          <w:tcPr>
            <w:tcW w:w="1189" w:type="dxa"/>
            <w:tcBorders>
              <w:bottom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highlight w:val="yellow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95.9%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highlight w:val="yellow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42.7%</w:t>
            </w:r>
          </w:p>
        </w:tc>
        <w:tc>
          <w:tcPr>
            <w:tcW w:w="1163" w:type="dxa"/>
            <w:tcBorders>
              <w:bottom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highlight w:val="yellow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49.0%</w:t>
            </w:r>
          </w:p>
        </w:tc>
        <w:tc>
          <w:tcPr>
            <w:tcW w:w="1163" w:type="dxa"/>
            <w:tcBorders>
              <w:bottom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highlight w:val="yellow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94.2%</w:t>
            </w:r>
          </w:p>
        </w:tc>
        <w:tc>
          <w:tcPr>
            <w:tcW w:w="1142" w:type="dxa"/>
            <w:tcBorders>
              <w:bottom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highlight w:val="yellow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53.0%</w:t>
            </w:r>
          </w:p>
        </w:tc>
        <w:tc>
          <w:tcPr>
            <w:tcW w:w="836" w:type="dxa"/>
            <w:tcBorders>
              <w:bottom w:val="single" w:sz="4" w:space="0" w:color="auto"/>
            </w:tcBorders>
          </w:tcPr>
          <w:p w:rsidR="00043EC1" w:rsidRPr="00964577" w:rsidRDefault="00043EC1" w:rsidP="001A569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lang w:val="en-US" w:eastAsia="en-GB"/>
              </w:rPr>
            </w:pPr>
            <w:r w:rsidRPr="00964577">
              <w:rPr>
                <w:rFonts w:ascii="Times New Roman" w:hAnsi="Times New Roman" w:cs="Times New Roman"/>
                <w:lang w:val="en-US" w:eastAsia="en-GB"/>
              </w:rPr>
              <w:t>35.4%</w:t>
            </w:r>
          </w:p>
        </w:tc>
      </w:tr>
    </w:tbl>
    <w:p w:rsidR="00043EC1" w:rsidRPr="001A5E6B" w:rsidRDefault="00043EC1" w:rsidP="00043EC1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 w:eastAsia="en-GB"/>
        </w:rPr>
      </w:pPr>
      <w:r w:rsidRPr="00C92E61">
        <w:rPr>
          <w:rFonts w:ascii="Times New Roman" w:hAnsi="Times New Roman" w:cs="Times New Roman"/>
          <w:i/>
          <w:sz w:val="24"/>
          <w:szCs w:val="24"/>
          <w:lang w:val="en-US" w:eastAsia="en-GB"/>
        </w:rPr>
        <w:t>Note</w:t>
      </w:r>
      <w:r w:rsidRPr="001A5E6B">
        <w:rPr>
          <w:rFonts w:ascii="Times New Roman" w:hAnsi="Times New Roman" w:cs="Times New Roman"/>
          <w:sz w:val="24"/>
          <w:szCs w:val="24"/>
          <w:lang w:val="en-US" w:eastAsia="en-GB"/>
        </w:rPr>
        <w:t xml:space="preserve">. </w:t>
      </w:r>
      <w:r w:rsidRPr="001A5E6B">
        <w:rPr>
          <w:rFonts w:ascii="Times New Roman" w:hAnsi="Times New Roman" w:cs="Times New Roman"/>
          <w:sz w:val="24"/>
          <w:szCs w:val="24"/>
          <w:vertAlign w:val="superscript"/>
          <w:lang w:val="en-US" w:eastAsia="en-GB"/>
        </w:rPr>
        <w:t>1</w:t>
      </w:r>
      <w:r w:rsidRPr="001A5E6B">
        <w:rPr>
          <w:rFonts w:ascii="Times New Roman" w:hAnsi="Times New Roman" w:cs="Times New Roman"/>
          <w:sz w:val="24"/>
          <w:szCs w:val="24"/>
          <w:lang w:val="en-US" w:eastAsia="en-GB"/>
        </w:rPr>
        <w:t>Data for the 2000 UK census come from Walker et al.</w:t>
      </w:r>
      <w:r w:rsidR="00D10FF8" w:rsidRPr="0096102D">
        <w:rPr>
          <w:rFonts w:ascii="Times New Roman" w:hAnsi="Times New Roman" w:cs="Times New Roman"/>
          <w:sz w:val="24"/>
          <w:szCs w:val="24"/>
          <w:lang w:eastAsia="en-GB"/>
        </w:rPr>
        <w:fldChar w:fldCharType="begin"/>
      </w:r>
      <w:r w:rsidRPr="001A5E6B">
        <w:rPr>
          <w:rFonts w:ascii="Times New Roman" w:hAnsi="Times New Roman" w:cs="Times New Roman"/>
          <w:sz w:val="24"/>
          <w:szCs w:val="24"/>
          <w:lang w:val="en-US" w:eastAsia="en-GB"/>
        </w:rPr>
        <w:instrText xml:space="preserve"> ADDIN ZOTERO_ITEM CSL_CITATION {"citationID":"jhh8or6gj","properties":{"formattedCitation":"{\\rtf \\super 5\\nosupersub{}}","plainCitation":"5"},"citationItems":[{"id":1566,"uris":["http://zotero.org/users/local/ixgrdeLH/items/2REC6XJ2"],"uri":["http://zotero.org/users/local/ixgrdeLH/items/2REC6XJ2"],"itemData":{"id":1566,"type":"book","title":"Living in Britain: Results from the 2000/2001 General Household Survey","publisher":"TSO","publisher-place":"London","event-place":"London","author":[{"family":"Walker","given":"A"},{"family":"Maher","given":"J"},{"family":"Coulthard","given":"M"},{"family":"Goddard","given":"E"},{"family":"Thomas","given":"M"}],"issued":{"date-parts":[["2001"]]}}}],"schema":"https://github.com/citation-style-language/schema/raw/master/csl-citation.json"} </w:instrText>
      </w:r>
      <w:r w:rsidR="00D10FF8" w:rsidRPr="0096102D">
        <w:rPr>
          <w:rFonts w:ascii="Times New Roman" w:hAnsi="Times New Roman" w:cs="Times New Roman"/>
          <w:sz w:val="24"/>
          <w:szCs w:val="24"/>
          <w:lang w:eastAsia="en-GB"/>
        </w:rPr>
        <w:fldChar w:fldCharType="separate"/>
      </w:r>
      <w:r w:rsidRPr="001A5E6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 w:rsidR="00D10FF8" w:rsidRPr="0096102D">
        <w:rPr>
          <w:rFonts w:ascii="Times New Roman" w:hAnsi="Times New Roman" w:cs="Times New Roman"/>
          <w:sz w:val="24"/>
          <w:szCs w:val="24"/>
          <w:lang w:eastAsia="en-GB"/>
        </w:rPr>
        <w:fldChar w:fldCharType="end"/>
      </w:r>
      <w:r w:rsidRPr="001A5E6B">
        <w:rPr>
          <w:rFonts w:ascii="Times New Roman" w:hAnsi="Times New Roman" w:cs="Times New Roman"/>
          <w:sz w:val="24"/>
          <w:szCs w:val="24"/>
          <w:lang w:val="en-US" w:eastAsia="en-GB"/>
        </w:rPr>
        <w:t>(2001). A-levels are the national educational exam taken at 18 years of age in the UK, and refer to parental educational qualifications. MZ</w:t>
      </w:r>
      <w:r>
        <w:rPr>
          <w:rFonts w:ascii="Times New Roman" w:hAnsi="Times New Roman" w:cs="Times New Roman"/>
          <w:sz w:val="24"/>
          <w:szCs w:val="24"/>
          <w:lang w:val="en-US" w:eastAsia="en-GB"/>
        </w:rPr>
        <w:t xml:space="preserve"> </w:t>
      </w:r>
      <w:r w:rsidRPr="001A5E6B">
        <w:rPr>
          <w:rFonts w:ascii="Times New Roman" w:hAnsi="Times New Roman" w:cs="Times New Roman"/>
          <w:sz w:val="24"/>
          <w:szCs w:val="24"/>
          <w:lang w:val="en-US" w:eastAsia="en-GB"/>
        </w:rPr>
        <w:t>=</w:t>
      </w:r>
      <w:r>
        <w:rPr>
          <w:rFonts w:ascii="Times New Roman" w:hAnsi="Times New Roman" w:cs="Times New Roman"/>
          <w:sz w:val="24"/>
          <w:szCs w:val="24"/>
          <w:lang w:val="en-US" w:eastAsia="en-GB"/>
        </w:rPr>
        <w:t xml:space="preserve"> </w:t>
      </w:r>
      <w:r w:rsidRPr="001A5E6B">
        <w:rPr>
          <w:rFonts w:ascii="Times New Roman" w:hAnsi="Times New Roman" w:cs="Times New Roman"/>
          <w:sz w:val="24"/>
          <w:szCs w:val="24"/>
          <w:lang w:val="en-US" w:eastAsia="en-GB"/>
        </w:rPr>
        <w:t xml:space="preserve">monozygotic twins. </w:t>
      </w:r>
    </w:p>
    <w:p w:rsidR="00043EC1" w:rsidRDefault="00043EC1" w:rsidP="00043EC1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702F7F" w:rsidRPr="00786814" w:rsidRDefault="00D9748C" w:rsidP="00C43DB7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86814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Alternative factor structures</w:t>
      </w:r>
    </w:p>
    <w:p w:rsidR="00702F7F" w:rsidRPr="00786814" w:rsidRDefault="00D9748C" w:rsidP="00EE02C1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CA"/>
        </w:rPr>
      </w:pPr>
      <w:r w:rsidRPr="00786814">
        <w:rPr>
          <w:rFonts w:ascii="Times New Roman" w:hAnsi="Times New Roman" w:cs="Times New Roman"/>
          <w:sz w:val="24"/>
          <w:szCs w:val="24"/>
          <w:lang w:val="en-US"/>
        </w:rPr>
        <w:t xml:space="preserve">Six candidate factor structures were tested. </w:t>
      </w:r>
      <w:r w:rsidRPr="00786814">
        <w:rPr>
          <w:rFonts w:ascii="Times New Roman" w:hAnsi="Times New Roman" w:cs="Times New Roman"/>
          <w:sz w:val="24"/>
          <w:szCs w:val="24"/>
          <w:lang w:val="en-CA"/>
        </w:rPr>
        <w:t xml:space="preserve">First, a one factor model (i.e., all items loading on a single factor) was tested. Second, a three correlated factors model (i.e., items of each ICU dimension, loading on a factor representing this dimension; all factors are intercorrelated) was tested. This model included the above-mentioned Callousness, Uncaring and Unemotional factors. Third, a two correlated factors model was tested. This model included a first factor termed Callousness-Uncaring, encompassing items from both subscales, and a second one termed Unemotional. Fourth, a hierarchical model with three subfactors (i.e., items of each dimension loading on a factor representing this dimension; all factors loading on a higher factor representing an overall CU dimension) was tested. </w:t>
      </w:r>
      <w:r w:rsidR="00CF5EF9" w:rsidRPr="00786814">
        <w:rPr>
          <w:rFonts w:ascii="Times New Roman" w:hAnsi="Times New Roman" w:cs="Times New Roman"/>
          <w:sz w:val="24"/>
          <w:szCs w:val="24"/>
          <w:lang w:val="en-CA"/>
        </w:rPr>
        <w:t>Fifth</w:t>
      </w:r>
      <w:r w:rsidRPr="00786814">
        <w:rPr>
          <w:rFonts w:ascii="Times New Roman" w:hAnsi="Times New Roman" w:cs="Times New Roman"/>
          <w:sz w:val="24"/>
          <w:szCs w:val="24"/>
          <w:lang w:val="en-CA"/>
        </w:rPr>
        <w:t xml:space="preserve">, a hierarchical model with two subfactors (i.e., Callousness-Uncaring and Unemotional) was tested. </w:t>
      </w:r>
      <w:r w:rsidR="00CF5EF9" w:rsidRPr="00786814">
        <w:rPr>
          <w:rFonts w:ascii="Times New Roman" w:hAnsi="Times New Roman" w:cs="Times New Roman"/>
          <w:sz w:val="24"/>
          <w:szCs w:val="24"/>
          <w:lang w:val="en-CA"/>
        </w:rPr>
        <w:t>Sixth</w:t>
      </w:r>
      <w:r w:rsidRPr="00786814">
        <w:rPr>
          <w:rFonts w:ascii="Times New Roman" w:hAnsi="Times New Roman" w:cs="Times New Roman"/>
          <w:sz w:val="24"/>
          <w:szCs w:val="24"/>
          <w:lang w:val="en-CA"/>
        </w:rPr>
        <w:t>, a general-specific model, including the Callousness, Uncaring and Unemotional as specific factors, was tested. A s</w:t>
      </w:r>
      <w:r w:rsidR="00CF5EF9" w:rsidRPr="00786814">
        <w:rPr>
          <w:rFonts w:ascii="Times New Roman" w:hAnsi="Times New Roman" w:cs="Times New Roman"/>
          <w:sz w:val="24"/>
          <w:szCs w:val="24"/>
          <w:lang w:val="en-CA"/>
        </w:rPr>
        <w:t>eventh</w:t>
      </w:r>
      <w:r w:rsidRPr="00786814">
        <w:rPr>
          <w:rFonts w:ascii="Times New Roman" w:hAnsi="Times New Roman" w:cs="Times New Roman"/>
          <w:sz w:val="24"/>
          <w:szCs w:val="24"/>
          <w:lang w:val="en-CA"/>
        </w:rPr>
        <w:t xml:space="preserve"> model was tested according to a general-specific structure, this time including only two specific factors: Callousness-Uncaring and Unemotional.</w:t>
      </w:r>
    </w:p>
    <w:p w:rsidR="00702F7F" w:rsidRPr="00786814" w:rsidRDefault="00D9748C" w:rsidP="00702F7F">
      <w:pPr>
        <w:autoSpaceDE w:val="0"/>
        <w:autoSpaceDN w:val="0"/>
        <w:adjustRightInd w:val="0"/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lang w:val="en-CA"/>
        </w:rPr>
      </w:pPr>
      <w:r w:rsidRPr="00786814">
        <w:rPr>
          <w:rFonts w:ascii="Times New Roman" w:hAnsi="Times New Roman" w:cs="Times New Roman"/>
          <w:sz w:val="24"/>
          <w:szCs w:val="24"/>
          <w:lang w:val="en-CA"/>
        </w:rPr>
        <w:t>Factorial structures including two, rather than three, specific factors were tested as previous research suggested that: 1) the Callousness and Uncaring dimensions behave similarly in terms of external correlates and factor loadings (Byrd et al., 2013; Kimonis et al., 2008; Roose et al., 2010), and that; 2) several ICU items allocated to Callousness and Uncaring in past studies are very similar in content (e.g., item 5 from the Callousness subscale “</w:t>
      </w:r>
      <w:r w:rsidRPr="00786814">
        <w:rPr>
          <w:rFonts w:ascii="Times New Roman" w:hAnsi="Times New Roman" w:cs="Times New Roman"/>
          <w:sz w:val="24"/>
          <w:szCs w:val="24"/>
          <w:lang w:val="en-US"/>
        </w:rPr>
        <w:t>He/she feels bad or guilty when he/she does something wrong, reversed</w:t>
      </w:r>
      <w:r w:rsidRPr="00786814">
        <w:rPr>
          <w:rFonts w:ascii="Times New Roman" w:hAnsi="Times New Roman" w:cs="Times New Roman"/>
          <w:sz w:val="24"/>
          <w:szCs w:val="24"/>
          <w:lang w:val="en-CA"/>
        </w:rPr>
        <w:t>” vs. item 18 from the Uncaring subscale “</w:t>
      </w:r>
      <w:r w:rsidRPr="00786814">
        <w:rPr>
          <w:rFonts w:ascii="Times New Roman" w:hAnsi="Times New Roman" w:cs="Times New Roman"/>
          <w:sz w:val="24"/>
          <w:szCs w:val="24"/>
          <w:lang w:val="en-US"/>
        </w:rPr>
        <w:t>He/she does not feel remorseful when he/she does something wrong.</w:t>
      </w:r>
      <w:r w:rsidRPr="00786814">
        <w:rPr>
          <w:rFonts w:ascii="Times New Roman" w:hAnsi="Times New Roman" w:cs="Times New Roman"/>
          <w:sz w:val="24"/>
          <w:szCs w:val="24"/>
          <w:lang w:val="en-CA"/>
        </w:rPr>
        <w:t>”; e.g., Essau et al., 2006).</w:t>
      </w:r>
    </w:p>
    <w:p w:rsidR="00702F7F" w:rsidRDefault="00702F7F">
      <w:pPr>
        <w:spacing w:after="200" w:line="276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CF5EF9" w:rsidRDefault="00CF5EF9">
      <w:pPr>
        <w:spacing w:after="200" w:line="276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Model fit indices</w:t>
      </w:r>
    </w:p>
    <w:p w:rsidR="00CF5EF9" w:rsidRDefault="00CF5EF9" w:rsidP="00EE02C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CA"/>
        </w:rPr>
      </w:pPr>
      <w:r>
        <w:rPr>
          <w:rFonts w:ascii="Times New Roman" w:hAnsi="Times New Roman" w:cs="Times New Roman"/>
          <w:sz w:val="24"/>
          <w:szCs w:val="24"/>
          <w:lang w:val="en-CA"/>
        </w:rPr>
        <w:t>Model fit</w:t>
      </w:r>
      <w:r w:rsidRPr="00DF6863">
        <w:rPr>
          <w:rFonts w:ascii="Times New Roman" w:hAnsi="Times New Roman" w:cs="Times New Roman"/>
          <w:sz w:val="24"/>
          <w:szCs w:val="24"/>
          <w:lang w:val="en-CA"/>
        </w:rPr>
        <w:t xml:space="preserve"> was assessed using the following indices: </w:t>
      </w:r>
      <w:r w:rsidRPr="00DF6863">
        <w:rPr>
          <w:rFonts w:ascii="Times-Roman" w:hAnsi="Times-Roman" w:cs="Times-Roman"/>
          <w:sz w:val="24"/>
          <w:szCs w:val="24"/>
          <w:lang w:val="en-US"/>
        </w:rPr>
        <w:t>chi square goodness of fit statistic (</w:t>
      </w:r>
      <w:r w:rsidRPr="00DF6863">
        <w:rPr>
          <w:rFonts w:ascii="Times-Roman" w:hAnsi="Times-Roman" w:cs="Times-Roman"/>
          <w:i/>
          <w:sz w:val="24"/>
          <w:szCs w:val="24"/>
          <w:lang w:val="en-US"/>
        </w:rPr>
        <w:t>χ</w:t>
      </w:r>
      <w:r w:rsidRPr="00DF6863">
        <w:rPr>
          <w:rFonts w:ascii="Times-Roman" w:hAnsi="Times-Roman" w:cs="Times-Roman"/>
          <w:sz w:val="24"/>
          <w:szCs w:val="24"/>
          <w:vertAlign w:val="superscript"/>
          <w:lang w:val="en-US"/>
        </w:rPr>
        <w:t>2</w:t>
      </w:r>
      <w:r w:rsidRPr="00DF6863">
        <w:rPr>
          <w:rFonts w:ascii="Times-Roman" w:hAnsi="Times-Roman" w:cs="Times-Roman"/>
          <w:sz w:val="24"/>
          <w:szCs w:val="24"/>
          <w:lang w:val="en-US"/>
        </w:rPr>
        <w:t xml:space="preserve">); Akaike’s Information Criterion (AIC); </w:t>
      </w:r>
      <w:r>
        <w:rPr>
          <w:rFonts w:ascii="Times-Roman" w:hAnsi="Times-Roman" w:cs="Times-Roman"/>
          <w:sz w:val="24"/>
          <w:szCs w:val="24"/>
          <w:lang w:val="en-US"/>
        </w:rPr>
        <w:t xml:space="preserve">Scaled </w:t>
      </w:r>
      <w:r w:rsidRPr="00DF6863">
        <w:rPr>
          <w:rFonts w:ascii="Times-Roman" w:hAnsi="Times-Roman" w:cs="Times-Roman"/>
          <w:sz w:val="24"/>
          <w:szCs w:val="24"/>
          <w:lang w:val="en-US"/>
        </w:rPr>
        <w:t xml:space="preserve">Comparative Fit Index (CFI); </w:t>
      </w:r>
      <w:r>
        <w:rPr>
          <w:rFonts w:ascii="Times-Roman" w:hAnsi="Times-Roman" w:cs="Times-Roman"/>
          <w:sz w:val="24"/>
          <w:szCs w:val="24"/>
          <w:lang w:val="en-US"/>
        </w:rPr>
        <w:t xml:space="preserve">Scaled </w:t>
      </w:r>
      <w:r w:rsidRPr="00DF6863">
        <w:rPr>
          <w:rFonts w:ascii="Times-Roman" w:hAnsi="Times-Roman" w:cs="Times-Roman"/>
          <w:sz w:val="24"/>
          <w:szCs w:val="24"/>
          <w:lang w:val="en-US"/>
        </w:rPr>
        <w:t xml:space="preserve">Root Mean Square </w:t>
      </w:r>
      <w:r w:rsidRPr="00DF6863">
        <w:rPr>
          <w:rFonts w:ascii="Times New Roman" w:hAnsi="Times New Roman" w:cs="Times New Roman"/>
          <w:sz w:val="24"/>
          <w:szCs w:val="24"/>
          <w:lang w:val="en-US"/>
        </w:rPr>
        <w:t xml:space="preserve">Error of Approximation (RMSEA); </w:t>
      </w:r>
      <w:r w:rsidRPr="00DF686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tandardized Root Mean Square Residual</w:t>
      </w:r>
      <w:r w:rsidRPr="00DF6863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 (SRMR).</w:t>
      </w:r>
      <w:r w:rsidRPr="00DF6863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Pr="00DF6863">
        <w:rPr>
          <w:rFonts w:ascii="Times New Roman" w:hAnsi="Times New Roman" w:cs="Times New Roman"/>
          <w:i/>
          <w:sz w:val="24"/>
          <w:szCs w:val="24"/>
          <w:lang w:val="en-US"/>
        </w:rPr>
        <w:t>χ</w:t>
      </w:r>
      <w:r w:rsidRPr="00DF68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DF68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F686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s a function of the sample size and the difference between the observed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and model </w:t>
      </w:r>
      <w:r w:rsidRPr="00DF686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covarian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ce matrices</w:t>
      </w:r>
      <w:r w:rsidRPr="00DF686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</w:t>
      </w:r>
      <w:r w:rsidRPr="00DF6863">
        <w:rPr>
          <w:rFonts w:ascii="Times-Roman" w:hAnsi="Times-Roman" w:cs="Times-Roman"/>
          <w:sz w:val="24"/>
          <w:szCs w:val="24"/>
          <w:lang w:val="en-US"/>
        </w:rPr>
        <w:t>Akaike information criterion (AIC) is an index for model comparison, in which smaller values indi</w:t>
      </w:r>
      <w:r>
        <w:rPr>
          <w:rFonts w:ascii="Times-Roman" w:hAnsi="Times-Roman" w:cs="Times-Roman"/>
          <w:sz w:val="24"/>
          <w:szCs w:val="24"/>
          <w:lang w:val="en-US"/>
        </w:rPr>
        <w:t>cate better fit (Akaike, 1987). Different values of CFI have been suggested to indicate adequate fit (e.g.,</w:t>
      </w:r>
      <w:r w:rsidRPr="0023417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≥ .90; Segars &amp; Grover, 1993;</w:t>
      </w:r>
      <w:r>
        <w:rPr>
          <w:rFonts w:ascii="Times-Roman" w:hAnsi="Times-Roman" w:cs="Times-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≥ .95; Hu &amp; Bentler, 1999). </w:t>
      </w:r>
      <w:r w:rsidRPr="00DF6863">
        <w:rPr>
          <w:rFonts w:ascii="Times-Roman" w:hAnsi="Times-Roman" w:cs="Times-Roman"/>
          <w:sz w:val="24"/>
          <w:szCs w:val="24"/>
          <w:lang w:val="en-US"/>
        </w:rPr>
        <w:t>The RMSEA provides a fit index unaffected by the size of the model</w:t>
      </w:r>
      <w:r>
        <w:rPr>
          <w:rFonts w:ascii="Times-Roman" w:hAnsi="Times-Roman" w:cs="Times-Roman"/>
          <w:sz w:val="24"/>
          <w:szCs w:val="24"/>
          <w:lang w:val="en-US"/>
        </w:rPr>
        <w:t>. A RMSEA value of .06</w:t>
      </w:r>
      <w:r w:rsidRPr="00DF6863">
        <w:rPr>
          <w:rFonts w:ascii="Times-Roman" w:hAnsi="Times-Roman" w:cs="Times-Roman"/>
          <w:sz w:val="24"/>
          <w:szCs w:val="24"/>
          <w:lang w:val="en-US"/>
        </w:rPr>
        <w:t xml:space="preserve"> is considered acceptable (</w:t>
      </w:r>
      <w:r>
        <w:rPr>
          <w:rFonts w:ascii="Times-Roman" w:hAnsi="Times-Roman" w:cs="Times-Roman"/>
          <w:sz w:val="24"/>
          <w:szCs w:val="24"/>
          <w:lang w:val="en-US"/>
        </w:rPr>
        <w:t>Hu &amp; Bentler, 1999</w:t>
      </w:r>
      <w:r w:rsidRPr="00DF6863">
        <w:rPr>
          <w:rFonts w:ascii="Times-Roman" w:hAnsi="Times-Roman" w:cs="Times-Roman"/>
          <w:sz w:val="24"/>
          <w:szCs w:val="24"/>
          <w:lang w:val="en-US"/>
        </w:rPr>
        <w:t>).</w:t>
      </w:r>
      <w:r w:rsidRPr="00DF6863">
        <w:rPr>
          <w:rFonts w:ascii="Times New Roman" w:hAnsi="Times New Roman" w:cs="Times New Roman"/>
          <w:sz w:val="24"/>
          <w:szCs w:val="24"/>
          <w:lang w:val="en-CA"/>
        </w:rPr>
        <w:t xml:space="preserve"> </w:t>
      </w:r>
      <w:r w:rsidRPr="00DF6863">
        <w:rPr>
          <w:rFonts w:ascii="Times New Roman" w:eastAsia="Times New Roman" w:hAnsi="Times New Roman" w:cs="Times New Roman"/>
          <w:sz w:val="24"/>
          <w:szCs w:val="24"/>
          <w:lang w:val="en-US"/>
        </w:rPr>
        <w:t>The SRMR is an absolute fit indicator and a value smaller than .0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8</w:t>
      </w:r>
      <w:r w:rsidRPr="00DF686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s acceptable (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Hu &amp; Bentler, 1999</w:t>
      </w:r>
      <w:r w:rsidRPr="00DF6863">
        <w:rPr>
          <w:rFonts w:ascii="Times New Roman" w:eastAsia="Times New Roman" w:hAnsi="Times New Roman" w:cs="Times New Roman"/>
          <w:sz w:val="24"/>
          <w:szCs w:val="24"/>
          <w:lang w:val="en-US"/>
        </w:rPr>
        <w:t>).</w:t>
      </w:r>
      <w:r w:rsidRPr="00DF6863">
        <w:rPr>
          <w:rFonts w:ascii="Times New Roman" w:hAnsi="Times New Roman" w:cs="Times New Roman"/>
          <w:sz w:val="24"/>
          <w:szCs w:val="24"/>
          <w:lang w:val="en-CA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CA"/>
        </w:rPr>
        <w:t>On the basis of</w:t>
      </w:r>
      <w:r w:rsidRPr="00DF6863">
        <w:rPr>
          <w:rFonts w:ascii="Times New Roman" w:hAnsi="Times New Roman" w:cs="Times New Roman"/>
          <w:sz w:val="24"/>
          <w:szCs w:val="24"/>
          <w:lang w:val="en-CA"/>
        </w:rPr>
        <w:t xml:space="preserve"> CFA analyses, we selected the candidate </w:t>
      </w:r>
      <w:r>
        <w:rPr>
          <w:rFonts w:ascii="Times New Roman" w:hAnsi="Times New Roman" w:cs="Times New Roman"/>
          <w:sz w:val="24"/>
          <w:szCs w:val="24"/>
          <w:lang w:val="en-CA"/>
        </w:rPr>
        <w:t>factorial structure</w:t>
      </w:r>
      <w:r w:rsidRPr="00DF6863">
        <w:rPr>
          <w:rFonts w:ascii="Times New Roman" w:hAnsi="Times New Roman" w:cs="Times New Roman"/>
          <w:sz w:val="24"/>
          <w:szCs w:val="24"/>
          <w:lang w:val="en-CA"/>
        </w:rPr>
        <w:t xml:space="preserve"> for genetic mode</w:t>
      </w:r>
      <w:r>
        <w:rPr>
          <w:rFonts w:ascii="Times New Roman" w:hAnsi="Times New Roman" w:cs="Times New Roman"/>
          <w:sz w:val="24"/>
          <w:szCs w:val="24"/>
          <w:lang w:val="en-CA"/>
        </w:rPr>
        <w:t>l</w:t>
      </w:r>
      <w:r w:rsidRPr="00DF6863">
        <w:rPr>
          <w:rFonts w:ascii="Times New Roman" w:hAnsi="Times New Roman" w:cs="Times New Roman"/>
          <w:sz w:val="24"/>
          <w:szCs w:val="24"/>
          <w:lang w:val="en-CA"/>
        </w:rPr>
        <w:t>ling.</w:t>
      </w:r>
    </w:p>
    <w:p w:rsidR="00CF5EF9" w:rsidRDefault="00CF5EF9">
      <w:pPr>
        <w:spacing w:after="200" w:line="276" w:lineRule="auto"/>
        <w:rPr>
          <w:rFonts w:ascii="Times New Roman" w:hAnsi="Times New Roman" w:cs="Times New Roman"/>
          <w:sz w:val="24"/>
          <w:szCs w:val="24"/>
          <w:lang w:val="en-CA"/>
        </w:rPr>
      </w:pPr>
      <w:r>
        <w:rPr>
          <w:rFonts w:ascii="Times New Roman" w:hAnsi="Times New Roman" w:cs="Times New Roman"/>
          <w:sz w:val="24"/>
          <w:szCs w:val="24"/>
          <w:lang w:val="en-CA"/>
        </w:rPr>
        <w:br w:type="page"/>
      </w:r>
    </w:p>
    <w:p w:rsidR="00BA635E" w:rsidRDefault="00BA635E" w:rsidP="00CF5EF9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Multivariate genetic model</w:t>
      </w:r>
    </w:p>
    <w:p w:rsidR="00BA635E" w:rsidRPr="00480E5B" w:rsidRDefault="00EE576C" w:rsidP="00BA635E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</w:pPr>
      <w:r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>As intrac</w:t>
      </w:r>
      <w:r w:rsidR="00CB644F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lass correlations for the total </w:t>
      </w:r>
      <w:r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>ICU score and the Callousness-Uncaring score were indicative of substantial heritability</w:t>
      </w:r>
      <w:r w:rsidR="00CD40C5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 (see Results)</w:t>
      </w:r>
      <w:r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>, a</w:t>
      </w:r>
      <w:r w:rsidR="00BA635E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 traditional ACE structure was tested for both the general and Callousness-Uncaring factors. </w:t>
      </w:r>
      <w:r w:rsidR="00CD40C5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>I</w:t>
      </w:r>
      <w:r w:rsidR="00BA635E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ntraclass correlations on the Unemotional score </w:t>
      </w:r>
      <w:r w:rsidR="000A2B61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indicated that </w:t>
      </w:r>
      <w:r w:rsidR="00BA635E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>an ADE</w:t>
      </w:r>
      <w:r w:rsidR="000A2B61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 </w:t>
      </w:r>
      <w:r w:rsidR="00BA635E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structure </w:t>
      </w:r>
      <w:r w:rsidR="000A2B61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– the D component standing for non-additive genetic variance – </w:t>
      </w:r>
      <w:r w:rsidR="00BA635E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would be best suited for the Unemotional factor (i.e., </w:t>
      </w:r>
      <w:r w:rsidR="00BA635E" w:rsidRPr="00BA635E">
        <w:rPr>
          <w:rFonts w:ascii="Times New Roman" w:eastAsia="Times New Roman" w:hAnsi="Times New Roman" w:cs="Times New Roman"/>
          <w:i/>
          <w:sz w:val="24"/>
          <w:szCs w:val="24"/>
          <w:lang w:val="en-CA" w:eastAsia="fr-CA"/>
        </w:rPr>
        <w:t>r</w:t>
      </w:r>
      <w:r w:rsidR="00BA635E" w:rsidRPr="00BA635E">
        <w:rPr>
          <w:rFonts w:ascii="Times New Roman" w:eastAsia="Times New Roman" w:hAnsi="Times New Roman" w:cs="Times New Roman"/>
          <w:i/>
          <w:sz w:val="24"/>
          <w:szCs w:val="24"/>
          <w:vertAlign w:val="subscript"/>
          <w:lang w:val="en-CA" w:eastAsia="fr-CA"/>
        </w:rPr>
        <w:t>dz</w:t>
      </w:r>
      <w:r w:rsidR="00BA635E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 </w:t>
      </w:r>
      <w:r w:rsidR="00BA635E">
        <w:rPr>
          <w:rFonts w:ascii="Calibri" w:eastAsia="Times New Roman" w:hAnsi="Calibri" w:cs="Calibri"/>
          <w:sz w:val="24"/>
          <w:szCs w:val="24"/>
          <w:lang w:val="en-CA" w:eastAsia="fr-CA"/>
        </w:rPr>
        <w:t>&lt;</w:t>
      </w:r>
      <w:r w:rsidR="00BA635E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 ½ </w:t>
      </w:r>
      <w:r w:rsidR="00BA635E" w:rsidRPr="00BA635E">
        <w:rPr>
          <w:rFonts w:ascii="Times New Roman" w:eastAsia="Times New Roman" w:hAnsi="Times New Roman" w:cs="Times New Roman"/>
          <w:i/>
          <w:sz w:val="24"/>
          <w:szCs w:val="24"/>
          <w:lang w:val="en-CA" w:eastAsia="fr-CA"/>
        </w:rPr>
        <w:t>r</w:t>
      </w:r>
      <w:r w:rsidR="00BA635E" w:rsidRPr="00BA635E">
        <w:rPr>
          <w:rFonts w:ascii="Times New Roman" w:eastAsia="Times New Roman" w:hAnsi="Times New Roman" w:cs="Times New Roman"/>
          <w:i/>
          <w:sz w:val="24"/>
          <w:szCs w:val="24"/>
          <w:vertAlign w:val="subscript"/>
          <w:lang w:val="en-CA" w:eastAsia="fr-CA"/>
        </w:rPr>
        <w:t>mz</w:t>
      </w:r>
      <w:r w:rsidR="00BA635E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>).</w:t>
      </w:r>
      <w:r w:rsidR="00EF4E2C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 However, </w:t>
      </w:r>
      <w:r w:rsidR="00D7047A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twin </w:t>
      </w:r>
      <w:r w:rsidR="00A74F99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zygosity </w:t>
      </w:r>
      <w:r w:rsidR="00EF4E2C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>differences on the Unemotional score</w:t>
      </w:r>
      <w:r w:rsidR="00A74F99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>s</w:t>
      </w:r>
      <w:r w:rsidR="00480E5B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 were detected in preliminary analyses </w:t>
      </w:r>
      <w:r w:rsidR="00383F80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>(twin 1: V</w:t>
      </w:r>
      <w:r w:rsidR="00383F80" w:rsidRPr="008867F5">
        <w:rPr>
          <w:rFonts w:ascii="Times New Roman" w:eastAsia="Times New Roman" w:hAnsi="Times New Roman" w:cs="Times New Roman"/>
          <w:sz w:val="24"/>
          <w:szCs w:val="24"/>
          <w:vertAlign w:val="subscript"/>
          <w:lang w:val="en-CA" w:eastAsia="fr-CA"/>
        </w:rPr>
        <w:t>MZ</w:t>
      </w:r>
      <w:r w:rsidR="00383F80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 = 7.51; V</w:t>
      </w:r>
      <w:r w:rsidR="00383F80" w:rsidRPr="008867F5">
        <w:rPr>
          <w:rFonts w:ascii="Times New Roman" w:eastAsia="Times New Roman" w:hAnsi="Times New Roman" w:cs="Times New Roman"/>
          <w:sz w:val="24"/>
          <w:szCs w:val="24"/>
          <w:vertAlign w:val="subscript"/>
          <w:lang w:val="en-CA" w:eastAsia="fr-CA"/>
        </w:rPr>
        <w:t>DZ</w:t>
      </w:r>
      <w:r w:rsidR="00383F80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 = 9.27; twin 2: V</w:t>
      </w:r>
      <w:r w:rsidR="00383F80" w:rsidRPr="008867F5">
        <w:rPr>
          <w:rFonts w:ascii="Times New Roman" w:eastAsia="Times New Roman" w:hAnsi="Times New Roman" w:cs="Times New Roman"/>
          <w:sz w:val="24"/>
          <w:szCs w:val="24"/>
          <w:vertAlign w:val="subscript"/>
          <w:lang w:val="en-CA" w:eastAsia="fr-CA"/>
        </w:rPr>
        <w:t>MZ</w:t>
      </w:r>
      <w:r w:rsidR="00383F80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 = 7.56; V</w:t>
      </w:r>
      <w:r w:rsidR="00383F80" w:rsidRPr="008867F5">
        <w:rPr>
          <w:rFonts w:ascii="Times New Roman" w:eastAsia="Times New Roman" w:hAnsi="Times New Roman" w:cs="Times New Roman"/>
          <w:sz w:val="24"/>
          <w:szCs w:val="24"/>
          <w:vertAlign w:val="subscript"/>
          <w:lang w:val="en-CA" w:eastAsia="fr-CA"/>
        </w:rPr>
        <w:t xml:space="preserve">DZ </w:t>
      </w:r>
      <w:r w:rsidR="00383F80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>= 8.99</w:t>
      </w:r>
      <w:r w:rsidR="00480E5B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). This suggests </w:t>
      </w:r>
      <w:r w:rsidR="00EF4E2C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>that sibling interaction effects could partly account for the discrepancy between MZ and DZ intraclass correlations.</w:t>
      </w:r>
      <w:r w:rsidR="00480E5B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 We therefore: 1) tested a full multivariate genetic model including an ADE structure for the Unemotional factor, as well as sibling interaction effects on this factor; 2) tested a full multivariate genetic model including an AE structure for the Unemotional factor</w:t>
      </w:r>
      <w:r w:rsidR="00D7047A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 (without a D component)</w:t>
      </w:r>
      <w:r w:rsidR="00480E5B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>, as well as sibling interaction effects on this factor</w:t>
      </w:r>
      <w:r w:rsidR="00D7047A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>, and; 3) compared the fit of models 1) and 2) in order to test the statistical significance of the Unemotional factor’s D component. Comparison of models 1) and 2) indicated that, in a full model including sibling interaction effects on the Unemotional factor, the D component was not statistically significant. Therefore, an AE structure was tested in the Unemotional factor</w:t>
      </w:r>
      <w:r w:rsidR="00A74F99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 (see Figure 1).</w:t>
      </w:r>
      <w:r w:rsidR="00B610A3">
        <w:rPr>
          <w:rFonts w:ascii="Times New Roman" w:eastAsia="Times New Roman" w:hAnsi="Times New Roman" w:cs="Times New Roman"/>
          <w:sz w:val="24"/>
          <w:szCs w:val="24"/>
          <w:lang w:val="en-CA" w:eastAsia="fr-CA"/>
        </w:rPr>
        <w:t xml:space="preserve"> Similar steps were taken for the Cholesky decomposition, and this endeavour also revealed than the D component was not statistically significant for the Unemotional subscale score.</w:t>
      </w:r>
      <w:r w:rsidR="00BA635E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C43DB7" w:rsidRDefault="00C43DB7" w:rsidP="00C43DB7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Cholesky decomposition</w:t>
      </w:r>
    </w:p>
    <w:p w:rsidR="00EB746A" w:rsidRDefault="00C43DB7" w:rsidP="00C43DB7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 Cholesky decomposition was</w:t>
      </w:r>
      <w:r w:rsidRPr="00862E74">
        <w:rPr>
          <w:rFonts w:ascii="Times New Roman" w:hAnsi="Times New Roman" w:cs="Times New Roman"/>
          <w:sz w:val="24"/>
          <w:szCs w:val="24"/>
          <w:lang w:val="en-US"/>
        </w:rPr>
        <w:t xml:space="preserve"> also </w:t>
      </w:r>
      <w:r>
        <w:rPr>
          <w:rFonts w:ascii="Times New Roman" w:hAnsi="Times New Roman" w:cs="Times New Roman"/>
          <w:sz w:val="24"/>
          <w:szCs w:val="24"/>
          <w:lang w:val="en-US"/>
        </w:rPr>
        <w:t>fitted on the Callousness-</w:t>
      </w:r>
      <w:r w:rsidRPr="00862E74">
        <w:rPr>
          <w:rFonts w:ascii="Times New Roman" w:hAnsi="Times New Roman" w:cs="Times New Roman"/>
          <w:sz w:val="24"/>
          <w:szCs w:val="24"/>
          <w:lang w:val="en-US"/>
        </w:rPr>
        <w:t xml:space="preserve">Uncaring and Unemotional </w:t>
      </w:r>
      <w:r>
        <w:rPr>
          <w:rFonts w:ascii="Times New Roman" w:hAnsi="Times New Roman" w:cs="Times New Roman"/>
          <w:sz w:val="24"/>
          <w:szCs w:val="24"/>
          <w:lang w:val="en-US"/>
        </w:rPr>
        <w:t>scores</w:t>
      </w:r>
      <w:r w:rsidRPr="00862E74">
        <w:rPr>
          <w:rFonts w:ascii="Times New Roman" w:hAnsi="Times New Roman" w:cs="Times New Roman"/>
          <w:sz w:val="24"/>
          <w:szCs w:val="24"/>
          <w:lang w:val="en-US"/>
        </w:rPr>
        <w:t xml:space="preserve"> of the ICU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aim of this complementary analysis was to verify to what extent the genetic contributions on the Unemotional score were unique to this dimension or explained by the Callousness-Uncaring dimension.</w:t>
      </w:r>
      <w:r w:rsidR="00EB746A">
        <w:rPr>
          <w:rFonts w:ascii="Times New Roman" w:hAnsi="Times New Roman" w:cs="Times New Roman"/>
          <w:sz w:val="24"/>
          <w:szCs w:val="24"/>
          <w:lang w:val="en-US"/>
        </w:rPr>
        <w:t xml:space="preserve"> The traditional ACE structure was tested for the Callousness-Uncaring scores. </w:t>
      </w:r>
      <w:r w:rsidR="00255395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EB746A">
        <w:rPr>
          <w:rFonts w:ascii="Times New Roman" w:hAnsi="Times New Roman" w:cs="Times New Roman"/>
          <w:sz w:val="24"/>
          <w:szCs w:val="24"/>
          <w:lang w:val="en-US"/>
        </w:rPr>
        <w:t>ntraclass correlations warranted an ADE structure</w:t>
      </w:r>
      <w:r w:rsidR="002C7E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55395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2C7E27">
        <w:rPr>
          <w:rFonts w:ascii="Times New Roman" w:hAnsi="Times New Roman" w:cs="Times New Roman"/>
          <w:sz w:val="24"/>
          <w:szCs w:val="24"/>
          <w:lang w:val="en-US"/>
        </w:rPr>
        <w:t xml:space="preserve"> the Unemotional scores</w:t>
      </w:r>
      <w:r w:rsidR="00EB746A">
        <w:rPr>
          <w:rFonts w:ascii="Times New Roman" w:hAnsi="Times New Roman" w:cs="Times New Roman"/>
          <w:sz w:val="24"/>
          <w:szCs w:val="24"/>
          <w:lang w:val="en-US"/>
        </w:rPr>
        <w:t xml:space="preserve">. However, as stated earlier, the D component (i.e., non-additive genetic variance) was largely driven by sibling interaction effects on the Unemotional measure (for more details, see </w:t>
      </w:r>
      <w:r w:rsidR="00BA635E">
        <w:rPr>
          <w:rFonts w:ascii="Times New Roman" w:hAnsi="Times New Roman" w:cs="Times New Roman"/>
          <w:sz w:val="24"/>
          <w:szCs w:val="24"/>
          <w:lang w:val="en-US"/>
        </w:rPr>
        <w:t>the section Multivariate genetic model in the Other Supplementary Material</w:t>
      </w:r>
      <w:r w:rsidR="00EB746A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2C7E27">
        <w:rPr>
          <w:rFonts w:ascii="Times New Roman" w:hAnsi="Times New Roman" w:cs="Times New Roman"/>
          <w:sz w:val="24"/>
          <w:szCs w:val="24"/>
          <w:lang w:val="en-US"/>
        </w:rPr>
        <w:t>Consequently</w:t>
      </w:r>
      <w:r w:rsidR="00EB746A">
        <w:rPr>
          <w:rFonts w:ascii="Times New Roman" w:hAnsi="Times New Roman" w:cs="Times New Roman"/>
          <w:sz w:val="24"/>
          <w:szCs w:val="24"/>
          <w:lang w:val="en-US"/>
        </w:rPr>
        <w:t xml:space="preserve">, an AE structure was tested in the context of this Cholesky decomposition. </w:t>
      </w:r>
      <w:r w:rsidR="00241B46">
        <w:rPr>
          <w:rFonts w:ascii="Times New Roman" w:hAnsi="Times New Roman" w:cs="Times New Roman"/>
          <w:sz w:val="24"/>
          <w:szCs w:val="24"/>
          <w:lang w:val="en-US"/>
        </w:rPr>
        <w:t>Sibling interaction effects are included for the Unemotional score.</w:t>
      </w:r>
    </w:p>
    <w:p w:rsidR="003F374F" w:rsidRDefault="00C43DB7">
      <w:pPr>
        <w:spacing w:after="0" w:line="480" w:lineRule="auto"/>
        <w:ind w:firstLine="708"/>
        <w:rPr>
          <w:rFonts w:ascii="Times New Roman" w:hAnsi="Times New Roman" w:cs="Times New Roman"/>
          <w:b/>
          <w:color w:val="000000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As can be seen in </w:t>
      </w:r>
      <w:r w:rsidR="00EE02C1">
        <w:rPr>
          <w:rFonts w:ascii="Times New Roman" w:hAnsi="Times New Roman" w:cs="Times New Roman"/>
          <w:sz w:val="24"/>
          <w:szCs w:val="24"/>
          <w:lang w:val="en-US"/>
        </w:rPr>
        <w:t xml:space="preserve">Supplementary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able </w:t>
      </w:r>
      <w:r w:rsidR="00EE02C1"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2, </w:t>
      </w:r>
      <w:r w:rsidRPr="00C17612">
        <w:rPr>
          <w:rFonts w:ascii="Times New Roman" w:hAnsi="Times New Roman" w:cs="Times New Roman"/>
          <w:sz w:val="24"/>
          <w:szCs w:val="24"/>
          <w:lang w:val="en-US"/>
        </w:rPr>
        <w:t xml:space="preserve">genetic factors explained </w:t>
      </w:r>
      <w:r w:rsidR="00E60055">
        <w:rPr>
          <w:rFonts w:ascii="Times New Roman" w:hAnsi="Times New Roman" w:cs="Times New Roman"/>
          <w:color w:val="000000"/>
          <w:sz w:val="24"/>
          <w:szCs w:val="24"/>
          <w:lang w:val="en-GB"/>
        </w:rPr>
        <w:t>7</w:t>
      </w:r>
      <w:r w:rsidR="00466267">
        <w:rPr>
          <w:rFonts w:ascii="Times New Roman" w:hAnsi="Times New Roman" w:cs="Times New Roman"/>
          <w:color w:val="000000"/>
          <w:sz w:val="24"/>
          <w:szCs w:val="24"/>
          <w:lang w:val="en-GB"/>
        </w:rPr>
        <w:t>8</w:t>
      </w:r>
      <w:r w:rsidRPr="00E60055">
        <w:rPr>
          <w:rFonts w:ascii="Times New Roman" w:hAnsi="Times New Roman" w:cs="Times New Roman"/>
          <w:color w:val="000000"/>
          <w:sz w:val="24"/>
          <w:szCs w:val="24"/>
          <w:lang w:val="en-GB"/>
        </w:rPr>
        <w:t>% of the total variance in the Unemotional score. These genetic contributions were largely specific to the Unemotional score (</w:t>
      </w:r>
      <w:r w:rsidR="00E60055">
        <w:rPr>
          <w:rFonts w:ascii="Times New Roman" w:hAnsi="Times New Roman" w:cs="Times New Roman"/>
          <w:color w:val="000000"/>
          <w:sz w:val="24"/>
          <w:szCs w:val="24"/>
          <w:lang w:val="en-GB"/>
        </w:rPr>
        <w:t>7</w:t>
      </w:r>
      <w:r w:rsidR="00466267">
        <w:rPr>
          <w:rFonts w:ascii="Times New Roman" w:hAnsi="Times New Roman" w:cs="Times New Roman"/>
          <w:color w:val="000000"/>
          <w:sz w:val="24"/>
          <w:szCs w:val="24"/>
          <w:lang w:val="en-GB"/>
        </w:rPr>
        <w:t>8</w:t>
      </w:r>
      <w:r w:rsidRPr="00E60055">
        <w:rPr>
          <w:rFonts w:ascii="Times New Roman" w:hAnsi="Times New Roman" w:cs="Times New Roman"/>
          <w:color w:val="000000"/>
          <w:sz w:val="24"/>
          <w:szCs w:val="24"/>
          <w:lang w:val="en-GB"/>
        </w:rPr>
        <w:t>%), rather than explained by the</w:t>
      </w:r>
      <w:r w:rsidR="00E60055" w:rsidRPr="00E60055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Callousness-Uncaring score (</w:t>
      </w:r>
      <w:r w:rsidR="00E60055">
        <w:rPr>
          <w:rFonts w:ascii="Times New Roman" w:hAnsi="Times New Roman" w:cs="Times New Roman"/>
          <w:color w:val="000000"/>
          <w:sz w:val="24"/>
          <w:szCs w:val="24"/>
          <w:lang w:val="en-GB"/>
        </w:rPr>
        <w:t>2</w:t>
      </w:r>
      <w:r w:rsidR="00466267">
        <w:rPr>
          <w:rFonts w:ascii="Times New Roman" w:hAnsi="Times New Roman" w:cs="Times New Roman"/>
          <w:color w:val="000000"/>
          <w:sz w:val="24"/>
          <w:szCs w:val="24"/>
          <w:lang w:val="en-GB"/>
        </w:rPr>
        <w:t>2</w:t>
      </w:r>
      <w:r w:rsidRPr="00E60055">
        <w:rPr>
          <w:rFonts w:ascii="Times New Roman" w:hAnsi="Times New Roman" w:cs="Times New Roman"/>
          <w:color w:val="000000"/>
          <w:sz w:val="24"/>
          <w:szCs w:val="24"/>
          <w:lang w:val="en-GB"/>
        </w:rPr>
        <w:t>%). A similar</w:t>
      </w:r>
      <w:r w:rsidRPr="00C17612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pattern was observed for nonshared environmental factors. Shared environmental factors were </w:t>
      </w:r>
      <w:r w:rsidR="00E60055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not </w:t>
      </w:r>
      <w:r w:rsidR="00466267">
        <w:rPr>
          <w:rFonts w:ascii="Times New Roman" w:hAnsi="Times New Roman" w:cs="Times New Roman"/>
          <w:color w:val="000000"/>
          <w:sz w:val="24"/>
          <w:szCs w:val="24"/>
          <w:lang w:val="en-GB"/>
        </w:rPr>
        <w:t>statistically significant</w:t>
      </w:r>
      <w:r w:rsidR="00466267" w:rsidRPr="00C17612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</w:t>
      </w:r>
      <w:r w:rsidRPr="00C17612">
        <w:rPr>
          <w:rFonts w:ascii="Times New Roman" w:hAnsi="Times New Roman" w:cs="Times New Roman"/>
          <w:color w:val="000000"/>
          <w:sz w:val="24"/>
          <w:szCs w:val="24"/>
          <w:lang w:val="en-GB"/>
        </w:rPr>
        <w:t>for the Callousness-Uncaring score.</w:t>
      </w:r>
    </w:p>
    <w:p w:rsidR="00C43DB7" w:rsidRDefault="00C43DB7" w:rsidP="00C43DB7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C43DB7" w:rsidRDefault="00C43DB7" w:rsidP="00C43DB7">
      <w:pPr>
        <w:tabs>
          <w:tab w:val="left" w:pos="3544"/>
        </w:tabs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C43DB7" w:rsidRDefault="00C43DB7" w:rsidP="00C43DB7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C43DB7" w:rsidRPr="008877A7" w:rsidRDefault="00C43DB7" w:rsidP="00964577">
      <w:pPr>
        <w:spacing w:after="0" w:line="24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8877A7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able </w:t>
      </w:r>
      <w:r w:rsidR="00EE02C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8877A7">
        <w:rPr>
          <w:rFonts w:ascii="Times New Roman" w:hAnsi="Times New Roman" w:cs="Times New Roman"/>
          <w:sz w:val="24"/>
          <w:szCs w:val="24"/>
          <w:lang w:val="en-US"/>
        </w:rPr>
        <w:t xml:space="preserve">2. </w:t>
      </w:r>
      <w:r w:rsidRPr="008877A7">
        <w:rPr>
          <w:rFonts w:ascii="Times New Roman" w:hAnsi="Times New Roman" w:cs="Times New Roman"/>
          <w:i/>
          <w:sz w:val="24"/>
          <w:szCs w:val="24"/>
          <w:lang w:val="en-GB"/>
        </w:rPr>
        <w:t xml:space="preserve">Cholesky decomposition of heritability, shared environment, and nonshared environment for the ICU dimensions. </w:t>
      </w:r>
    </w:p>
    <w:tbl>
      <w:tblPr>
        <w:tblW w:w="9428" w:type="dxa"/>
        <w:tblInd w:w="5" w:type="dxa"/>
        <w:tblLook w:val="04A0" w:firstRow="1" w:lastRow="0" w:firstColumn="1" w:lastColumn="0" w:noHBand="0" w:noVBand="1"/>
      </w:tblPr>
      <w:tblGrid>
        <w:gridCol w:w="1096"/>
        <w:gridCol w:w="2831"/>
        <w:gridCol w:w="137"/>
        <w:gridCol w:w="2597"/>
        <w:gridCol w:w="246"/>
        <w:gridCol w:w="2521"/>
      </w:tblGrid>
      <w:tr w:rsidR="00C43DB7" w:rsidRPr="00694F10" w:rsidTr="00964577">
        <w:trPr>
          <w:trHeight w:val="271"/>
        </w:trPr>
        <w:tc>
          <w:tcPr>
            <w:tcW w:w="10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43DB7" w:rsidRPr="008877A7" w:rsidRDefault="00C43DB7" w:rsidP="0096457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296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43DB7" w:rsidRPr="008877A7" w:rsidRDefault="00C43DB7" w:rsidP="0096457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        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1 [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low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upp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  <w:tc>
          <w:tcPr>
            <w:tcW w:w="259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43DB7" w:rsidRPr="008877A7" w:rsidRDefault="00C43DB7" w:rsidP="0096457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   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2 [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low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upp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  <w:tc>
          <w:tcPr>
            <w:tcW w:w="2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25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Total 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h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  <w:t xml:space="preserve">2 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low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upp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</w:tr>
      <w:tr w:rsidR="00C43DB7" w:rsidRPr="00694F10" w:rsidTr="00964577">
        <w:trPr>
          <w:trHeight w:val="271"/>
        </w:trPr>
        <w:tc>
          <w:tcPr>
            <w:tcW w:w="1096" w:type="dxa"/>
            <w:tcBorders>
              <w:top w:val="single" w:sz="4" w:space="0" w:color="auto"/>
            </w:tcBorders>
            <w:shd w:val="clear" w:color="auto" w:fill="auto"/>
          </w:tcPr>
          <w:p w:rsidR="00C43DB7" w:rsidRPr="008877A7" w:rsidRDefault="00C43DB7" w:rsidP="0096457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L-U</w:t>
            </w:r>
            <w:r w:rsidR="0078681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</w:t>
            </w:r>
          </w:p>
        </w:tc>
        <w:tc>
          <w:tcPr>
            <w:tcW w:w="2831" w:type="dxa"/>
            <w:tcBorders>
              <w:top w:val="single" w:sz="4" w:space="0" w:color="auto"/>
            </w:tcBorders>
            <w:vAlign w:val="center"/>
          </w:tcPr>
          <w:p w:rsidR="00C43DB7" w:rsidRPr="008877A7" w:rsidRDefault="00C43DB7" w:rsidP="00155EF5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.</w:t>
            </w:r>
            <w:r w:rsidR="00155EF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77</w:t>
            </w:r>
            <w:r w:rsidR="00E60055"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 xml:space="preserve"> 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</w:t>
            </w: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.</w:t>
            </w:r>
            <w:r w:rsidR="00155EF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68</w:t>
            </w: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-.</w:t>
            </w:r>
            <w:r w:rsidR="00E6005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8</w:t>
            </w:r>
            <w:r w:rsidR="00155EF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4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  <w:tc>
          <w:tcPr>
            <w:tcW w:w="2734" w:type="dxa"/>
            <w:gridSpan w:val="2"/>
            <w:tcBorders>
              <w:top w:val="single" w:sz="4" w:space="0" w:color="auto"/>
            </w:tcBorders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</w:p>
        </w:tc>
        <w:tc>
          <w:tcPr>
            <w:tcW w:w="246" w:type="dxa"/>
            <w:tcBorders>
              <w:top w:val="single" w:sz="4" w:space="0" w:color="auto"/>
            </w:tcBorders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</w:p>
        </w:tc>
        <w:tc>
          <w:tcPr>
            <w:tcW w:w="252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C43DB7" w:rsidRPr="008877A7" w:rsidRDefault="00C43DB7" w:rsidP="00155EF5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</w:t>
            </w:r>
            <w:r w:rsidR="00155EF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7</w:t>
            </w:r>
            <w:r w:rsidR="00E60055"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 xml:space="preserve"> 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</w:t>
            </w:r>
            <w:r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</w:t>
            </w:r>
            <w:r w:rsidR="00155EF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68</w:t>
            </w:r>
            <w:r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-.</w:t>
            </w:r>
            <w:r w:rsidR="00E6005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  <w:r w:rsidR="00155EF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4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</w:tr>
      <w:tr w:rsidR="00C43DB7" w:rsidRPr="008877A7" w:rsidTr="00964577">
        <w:trPr>
          <w:trHeight w:val="286"/>
        </w:trPr>
        <w:tc>
          <w:tcPr>
            <w:tcW w:w="1096" w:type="dxa"/>
            <w:shd w:val="clear" w:color="auto" w:fill="auto"/>
          </w:tcPr>
          <w:p w:rsidR="00C43DB7" w:rsidRPr="008877A7" w:rsidRDefault="00C43DB7" w:rsidP="0096457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E</w:t>
            </w:r>
          </w:p>
        </w:tc>
        <w:tc>
          <w:tcPr>
            <w:tcW w:w="2831" w:type="dxa"/>
            <w:vAlign w:val="center"/>
          </w:tcPr>
          <w:p w:rsidR="00C43DB7" w:rsidRPr="008877A7" w:rsidRDefault="00C43DB7" w:rsidP="00A12A1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.</w:t>
            </w:r>
            <w:r w:rsidR="00E60055"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1</w:t>
            </w:r>
            <w:r w:rsidR="00A12A10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7</w:t>
            </w:r>
            <w:r w:rsidR="00E60055"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 xml:space="preserve"> 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</w:t>
            </w: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.</w:t>
            </w:r>
            <w:r w:rsidR="00E60055"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1</w:t>
            </w:r>
            <w:r w:rsidR="00A12A10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4</w:t>
            </w: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-.</w:t>
            </w:r>
            <w:r w:rsidR="00A12A10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19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  <w:tc>
          <w:tcPr>
            <w:tcW w:w="2734" w:type="dxa"/>
            <w:gridSpan w:val="2"/>
            <w:vAlign w:val="center"/>
          </w:tcPr>
          <w:p w:rsidR="00C43DB7" w:rsidRPr="008877A7" w:rsidRDefault="00C43DB7" w:rsidP="00E60055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.</w:t>
            </w:r>
            <w:r w:rsidR="00E6005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61</w:t>
            </w:r>
            <w:r w:rsidR="00E60055"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 xml:space="preserve"> 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</w:t>
            </w: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.</w:t>
            </w:r>
            <w:r w:rsidR="00E60055"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5</w:t>
            </w:r>
            <w:r w:rsidR="00E6005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7</w:t>
            </w: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-.</w:t>
            </w:r>
            <w:r w:rsidR="00E6005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65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  <w:tc>
          <w:tcPr>
            <w:tcW w:w="246" w:type="dxa"/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</w:p>
        </w:tc>
        <w:tc>
          <w:tcPr>
            <w:tcW w:w="2521" w:type="dxa"/>
            <w:shd w:val="clear" w:color="auto" w:fill="auto"/>
            <w:vAlign w:val="center"/>
          </w:tcPr>
          <w:p w:rsidR="00C43DB7" w:rsidRPr="008877A7" w:rsidRDefault="00C43DB7" w:rsidP="00A12A1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</w:t>
            </w:r>
            <w:r w:rsidR="00E6005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</w:t>
            </w:r>
            <w:r w:rsidR="00A12A10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  <w:r w:rsidR="00E60055"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 xml:space="preserve"> 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</w:t>
            </w:r>
            <w:r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</w:t>
            </w:r>
            <w:r w:rsidR="00E6005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</w:t>
            </w:r>
            <w:r w:rsidR="00A12A10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4</w:t>
            </w:r>
            <w:r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-.</w:t>
            </w:r>
            <w:r w:rsidR="00E6005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  <w:r w:rsidR="00A12A10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</w:tr>
      <w:tr w:rsidR="00C43DB7" w:rsidRPr="008877A7" w:rsidTr="00964577">
        <w:trPr>
          <w:trHeight w:val="271"/>
        </w:trPr>
        <w:tc>
          <w:tcPr>
            <w:tcW w:w="10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C43DB7" w:rsidRPr="00694F10" w:rsidRDefault="00C43DB7" w:rsidP="0096457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GB"/>
              </w:rPr>
            </w:pPr>
          </w:p>
        </w:tc>
        <w:tc>
          <w:tcPr>
            <w:tcW w:w="28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1 [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low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upp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  <w:tc>
          <w:tcPr>
            <w:tcW w:w="273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2 [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low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upp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  <w:tc>
          <w:tcPr>
            <w:tcW w:w="2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25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43DB7" w:rsidRPr="008877A7" w:rsidRDefault="00C43DB7" w:rsidP="00964577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Total </w:t>
            </w:r>
            <w:r w:rsidRPr="008877A7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c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  <w:t xml:space="preserve">2 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low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upp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</w:tr>
      <w:tr w:rsidR="00C43DB7" w:rsidRPr="008877A7" w:rsidTr="00964577">
        <w:tblPrEx>
          <w:tblBorders>
            <w:top w:val="single" w:sz="4" w:space="0" w:color="000000"/>
            <w:left w:val="single" w:sz="4" w:space="0" w:color="000000"/>
            <w:bottom w:val="single" w:sz="4" w:space="0" w:color="000000"/>
            <w:right w:val="single" w:sz="4" w:space="0" w:color="000000"/>
            <w:insideH w:val="single" w:sz="4" w:space="0" w:color="000000"/>
            <w:insideV w:val="single" w:sz="4" w:space="0" w:color="000000"/>
          </w:tblBorders>
        </w:tblPrEx>
        <w:trPr>
          <w:trHeight w:val="271"/>
        </w:trPr>
        <w:tc>
          <w:tcPr>
            <w:tcW w:w="10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C43DB7" w:rsidRPr="008877A7" w:rsidRDefault="00C43DB7" w:rsidP="0096457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L-UC</w:t>
            </w:r>
          </w:p>
        </w:tc>
        <w:tc>
          <w:tcPr>
            <w:tcW w:w="283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C43DB7" w:rsidRPr="00E60055" w:rsidRDefault="00D9748C" w:rsidP="00155EF5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D9748C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</w:t>
            </w:r>
            <w:r w:rsidR="00155EF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5</w:t>
            </w:r>
            <w:r w:rsidRPr="00D9748C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 xml:space="preserve"> </w:t>
            </w:r>
            <w:r w:rsidRPr="00D9748C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</w:t>
            </w:r>
            <w:r w:rsidRPr="00D9748C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0-.1</w:t>
            </w:r>
            <w:r w:rsidR="00155EF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</w:t>
            </w:r>
            <w:r w:rsidRPr="00D9748C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  <w:tc>
          <w:tcPr>
            <w:tcW w:w="273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</w:p>
        </w:tc>
        <w:tc>
          <w:tcPr>
            <w:tcW w:w="24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</w:p>
        </w:tc>
        <w:tc>
          <w:tcPr>
            <w:tcW w:w="25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43DB7" w:rsidRPr="008877A7" w:rsidRDefault="00C43DB7" w:rsidP="00155EF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</w:t>
            </w:r>
            <w:r w:rsidR="00E6005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0</w:t>
            </w:r>
            <w:r w:rsidR="00155EF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5</w:t>
            </w:r>
            <w:r w:rsidR="00E60055"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 xml:space="preserve"> 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</w:t>
            </w:r>
            <w:r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</w:t>
            </w:r>
            <w:r w:rsidR="00E6005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00</w:t>
            </w:r>
            <w:r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-.</w:t>
            </w:r>
            <w:r w:rsidR="00E60055"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</w:t>
            </w:r>
            <w:r w:rsidR="00155EF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</w:tr>
      <w:tr w:rsidR="00C43DB7" w:rsidRPr="008877A7" w:rsidTr="00964577">
        <w:tblPrEx>
          <w:tblBorders>
            <w:top w:val="single" w:sz="4" w:space="0" w:color="000000"/>
            <w:left w:val="single" w:sz="4" w:space="0" w:color="000000"/>
            <w:bottom w:val="single" w:sz="4" w:space="0" w:color="000000"/>
            <w:right w:val="single" w:sz="4" w:space="0" w:color="000000"/>
            <w:insideH w:val="single" w:sz="4" w:space="0" w:color="000000"/>
            <w:insideV w:val="single" w:sz="4" w:space="0" w:color="000000"/>
          </w:tblBorders>
        </w:tblPrEx>
        <w:trPr>
          <w:trHeight w:val="271"/>
        </w:trPr>
        <w:tc>
          <w:tcPr>
            <w:tcW w:w="10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C43DB7" w:rsidRPr="00694F10" w:rsidRDefault="00C43DB7" w:rsidP="0096457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GB"/>
              </w:rPr>
            </w:pPr>
          </w:p>
        </w:tc>
        <w:tc>
          <w:tcPr>
            <w:tcW w:w="28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1 [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low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upp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  <w:tc>
          <w:tcPr>
            <w:tcW w:w="273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2 [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low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upp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  <w:tc>
          <w:tcPr>
            <w:tcW w:w="2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25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Total </w:t>
            </w:r>
            <w:r w:rsidRPr="008877A7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e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  <w:t xml:space="preserve">2 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low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CI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vertAlign w:val="subscript"/>
                <w:lang w:val="en-GB"/>
              </w:rPr>
              <w:t>upper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</w:tr>
      <w:tr w:rsidR="00C43DB7" w:rsidRPr="008877A7" w:rsidTr="00964577">
        <w:tblPrEx>
          <w:tblBorders>
            <w:top w:val="single" w:sz="4" w:space="0" w:color="000000"/>
            <w:left w:val="single" w:sz="4" w:space="0" w:color="000000"/>
            <w:bottom w:val="single" w:sz="4" w:space="0" w:color="000000"/>
            <w:right w:val="single" w:sz="4" w:space="0" w:color="000000"/>
            <w:insideH w:val="single" w:sz="4" w:space="0" w:color="000000"/>
            <w:insideV w:val="single" w:sz="4" w:space="0" w:color="000000"/>
          </w:tblBorders>
        </w:tblPrEx>
        <w:trPr>
          <w:trHeight w:val="286"/>
        </w:trPr>
        <w:tc>
          <w:tcPr>
            <w:tcW w:w="10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C43DB7" w:rsidRPr="008877A7" w:rsidRDefault="00C43DB7" w:rsidP="0096457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L-UC</w:t>
            </w:r>
          </w:p>
        </w:tc>
        <w:tc>
          <w:tcPr>
            <w:tcW w:w="283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C43DB7" w:rsidRPr="008877A7" w:rsidRDefault="00C43DB7" w:rsidP="00DF6955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.</w:t>
            </w:r>
            <w:r w:rsidR="00E60055"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1</w:t>
            </w:r>
            <w:r w:rsidR="00DF695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8</w:t>
            </w:r>
            <w:r w:rsidR="00E60055"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 xml:space="preserve"> 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</w:t>
            </w: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.</w:t>
            </w:r>
            <w:r w:rsidR="00E60055"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1</w:t>
            </w:r>
            <w:r w:rsidR="00E6005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4</w:t>
            </w: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-.</w:t>
            </w:r>
            <w:r w:rsidR="00E6005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20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  <w:tc>
          <w:tcPr>
            <w:tcW w:w="273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</w:p>
        </w:tc>
        <w:tc>
          <w:tcPr>
            <w:tcW w:w="24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</w:p>
        </w:tc>
        <w:tc>
          <w:tcPr>
            <w:tcW w:w="25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43DB7" w:rsidRPr="008877A7" w:rsidRDefault="00C43DB7" w:rsidP="00DF695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</w:t>
            </w:r>
            <w:r w:rsidR="00E60055"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</w:t>
            </w:r>
            <w:r w:rsidR="00DF695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  <w:r w:rsidR="00E60055"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 xml:space="preserve"> 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</w:t>
            </w:r>
            <w:r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</w:t>
            </w:r>
            <w:r w:rsidR="00E60055"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</w:t>
            </w:r>
            <w:r w:rsidR="00E6005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4</w:t>
            </w:r>
            <w:r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-.</w:t>
            </w:r>
            <w:r w:rsidR="00E6005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0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</w:tr>
      <w:tr w:rsidR="00C43DB7" w:rsidRPr="008877A7" w:rsidTr="00964577">
        <w:tblPrEx>
          <w:tblBorders>
            <w:top w:val="single" w:sz="4" w:space="0" w:color="000000"/>
            <w:left w:val="single" w:sz="4" w:space="0" w:color="000000"/>
            <w:bottom w:val="single" w:sz="4" w:space="0" w:color="000000"/>
            <w:right w:val="single" w:sz="4" w:space="0" w:color="000000"/>
            <w:insideH w:val="single" w:sz="4" w:space="0" w:color="000000"/>
            <w:insideV w:val="single" w:sz="4" w:space="0" w:color="000000"/>
          </w:tblBorders>
        </w:tblPrEx>
        <w:trPr>
          <w:trHeight w:val="286"/>
        </w:trPr>
        <w:tc>
          <w:tcPr>
            <w:tcW w:w="10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C43DB7" w:rsidRPr="008877A7" w:rsidRDefault="00C43DB7" w:rsidP="0096457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E</w:t>
            </w:r>
          </w:p>
        </w:tc>
        <w:tc>
          <w:tcPr>
            <w:tcW w:w="283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43DB7" w:rsidRPr="008877A7" w:rsidRDefault="00C43DB7" w:rsidP="003F17B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.</w:t>
            </w:r>
            <w:r w:rsidR="003F17B8"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0</w:t>
            </w:r>
            <w:r w:rsidR="003F17B8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1</w:t>
            </w:r>
            <w:r w:rsidR="003F17B8"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 xml:space="preserve"> </w:t>
            </w:r>
            <w:r w:rsidRPr="008877A7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[</w:t>
            </w: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.01-.02</w:t>
            </w:r>
            <w:r w:rsidRPr="008877A7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]</w:t>
            </w:r>
          </w:p>
        </w:tc>
        <w:tc>
          <w:tcPr>
            <w:tcW w:w="273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43DB7" w:rsidRPr="008877A7" w:rsidRDefault="00C43DB7" w:rsidP="00A12A10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.</w:t>
            </w:r>
            <w:r w:rsidR="00A12A10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21</w:t>
            </w:r>
            <w:r w:rsidR="00E60055"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 xml:space="preserve"> </w:t>
            </w:r>
            <w:r w:rsidRPr="008877A7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[</w:t>
            </w: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.</w:t>
            </w:r>
            <w:r w:rsidR="00E6005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1</w:t>
            </w:r>
            <w:r w:rsidR="00A12A10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7</w:t>
            </w:r>
            <w:r w:rsidRPr="008877A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-.</w:t>
            </w:r>
            <w:r w:rsidR="00E6005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2</w:t>
            </w:r>
            <w:r w:rsidR="00A12A10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5</w:t>
            </w:r>
            <w:r w:rsidRPr="008877A7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]</w:t>
            </w:r>
          </w:p>
        </w:tc>
        <w:tc>
          <w:tcPr>
            <w:tcW w:w="24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43DB7" w:rsidRPr="008877A7" w:rsidRDefault="00C43DB7" w:rsidP="0096457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</w:p>
        </w:tc>
        <w:tc>
          <w:tcPr>
            <w:tcW w:w="25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43DB7" w:rsidRPr="008877A7" w:rsidRDefault="00C43DB7" w:rsidP="00A12A1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</w:t>
            </w:r>
            <w:r w:rsidR="00E6005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</w:t>
            </w:r>
            <w:r w:rsidR="00A12A10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</w:t>
            </w:r>
            <w:r w:rsidR="00E60055"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 xml:space="preserve"> 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</w:t>
            </w:r>
            <w:r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</w:t>
            </w:r>
            <w:r w:rsidR="00E6005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</w:t>
            </w:r>
            <w:r w:rsidR="00A12A10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  <w:r w:rsidRPr="008877A7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-.</w:t>
            </w:r>
            <w:r w:rsidR="00E60055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</w:t>
            </w:r>
            <w:r w:rsidR="00A12A10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6</w:t>
            </w:r>
            <w:r w:rsidRPr="008877A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]</w:t>
            </w:r>
          </w:p>
        </w:tc>
      </w:tr>
    </w:tbl>
    <w:p w:rsidR="00C43DB7" w:rsidRDefault="00C43DB7" w:rsidP="00964577">
      <w:pPr>
        <w:tabs>
          <w:tab w:val="left" w:pos="723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6C74E3">
        <w:rPr>
          <w:rFonts w:ascii="Times New Roman" w:hAnsi="Times New Roman" w:cs="Times New Roman"/>
          <w:i/>
          <w:sz w:val="24"/>
          <w:szCs w:val="24"/>
          <w:lang w:val="en-GB"/>
        </w:rPr>
        <w:t>Note</w:t>
      </w:r>
      <w:r w:rsidRPr="006C74E3">
        <w:rPr>
          <w:rFonts w:ascii="Times New Roman" w:hAnsi="Times New Roman" w:cs="Times New Roman"/>
          <w:sz w:val="24"/>
          <w:szCs w:val="24"/>
          <w:lang w:val="en-GB"/>
        </w:rPr>
        <w:t>. CL-UC = Callousness-Uncaring; UE = Unemotional; [CI</w:t>
      </w:r>
      <w:r w:rsidRPr="006C74E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lower</w:t>
      </w:r>
      <w:r w:rsidRPr="006C74E3">
        <w:rPr>
          <w:rFonts w:ascii="Times New Roman" w:hAnsi="Times New Roman" w:cs="Times New Roman"/>
          <w:sz w:val="24"/>
          <w:szCs w:val="24"/>
          <w:lang w:val="en-GB"/>
        </w:rPr>
        <w:t>-CI</w:t>
      </w:r>
      <w:r w:rsidRPr="006C74E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upper</w:t>
      </w:r>
      <w:r w:rsidRPr="006C74E3">
        <w:rPr>
          <w:rFonts w:ascii="Times New Roman" w:hAnsi="Times New Roman" w:cs="Times New Roman"/>
          <w:sz w:val="24"/>
          <w:szCs w:val="24"/>
          <w:lang w:val="en-GB"/>
        </w:rPr>
        <w:t xml:space="preserve">] = 95% confidence intervals. The values presented in the table are standardized components of variance. Significant paths are </w:t>
      </w:r>
      <w:r w:rsidRPr="00AC38DE">
        <w:rPr>
          <w:rFonts w:ascii="Times New Roman" w:hAnsi="Times New Roman" w:cs="Times New Roman"/>
          <w:sz w:val="24"/>
          <w:szCs w:val="24"/>
          <w:lang w:val="en-GB"/>
        </w:rPr>
        <w:t>in bold. Fit indices for the model: χ</w:t>
      </w:r>
      <w:r w:rsidRPr="00AC38DE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 xml:space="preserve">2 </w:t>
      </w:r>
      <w:r w:rsidRPr="00AC38DE">
        <w:rPr>
          <w:rFonts w:ascii="Times New Roman" w:hAnsi="Times New Roman" w:cs="Times New Roman"/>
          <w:sz w:val="24"/>
          <w:szCs w:val="24"/>
          <w:lang w:val="en-GB"/>
        </w:rPr>
        <w:t xml:space="preserve">= </w:t>
      </w:r>
      <w:r w:rsidR="002C7E27">
        <w:rPr>
          <w:rFonts w:ascii="Times New Roman" w:hAnsi="Times New Roman" w:cs="Times New Roman"/>
          <w:sz w:val="24"/>
          <w:szCs w:val="24"/>
          <w:lang w:val="en-GB"/>
        </w:rPr>
        <w:t>7</w:t>
      </w:r>
      <w:r w:rsidR="00466267"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2C7E27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466267">
        <w:rPr>
          <w:rFonts w:ascii="Times New Roman" w:hAnsi="Times New Roman" w:cs="Times New Roman"/>
          <w:sz w:val="24"/>
          <w:szCs w:val="24"/>
          <w:lang w:val="en-GB"/>
        </w:rPr>
        <w:t>34</w:t>
      </w:r>
      <w:r w:rsidRPr="00AC38D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AC38DE">
        <w:rPr>
          <w:rFonts w:ascii="Times New Roman" w:hAnsi="Times New Roman" w:cs="Times New Roman"/>
          <w:i/>
          <w:sz w:val="24"/>
          <w:szCs w:val="24"/>
          <w:lang w:val="en-GB"/>
        </w:rPr>
        <w:t>df</w:t>
      </w:r>
      <w:r w:rsidRPr="00AC38DE">
        <w:rPr>
          <w:rFonts w:ascii="Times New Roman" w:hAnsi="Times New Roman" w:cs="Times New Roman"/>
          <w:sz w:val="24"/>
          <w:szCs w:val="24"/>
          <w:lang w:val="en-GB"/>
        </w:rPr>
        <w:t xml:space="preserve"> = </w:t>
      </w:r>
      <w:r w:rsidR="002C7E27" w:rsidRPr="00AC38DE">
        <w:rPr>
          <w:rFonts w:ascii="Times New Roman" w:hAnsi="Times New Roman" w:cs="Times New Roman"/>
          <w:sz w:val="24"/>
          <w:szCs w:val="24"/>
          <w:lang w:val="en-GB"/>
        </w:rPr>
        <w:t>1</w:t>
      </w:r>
      <w:r w:rsidR="002C7E27">
        <w:rPr>
          <w:rFonts w:ascii="Times New Roman" w:hAnsi="Times New Roman" w:cs="Times New Roman"/>
          <w:sz w:val="24"/>
          <w:szCs w:val="24"/>
          <w:lang w:val="en-GB"/>
        </w:rPr>
        <w:t>8</w:t>
      </w:r>
      <w:r w:rsidRPr="00AC38D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AC38DE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Pr="00AC38DE">
        <w:rPr>
          <w:rFonts w:ascii="Times New Roman" w:hAnsi="Times New Roman" w:cs="Times New Roman"/>
          <w:sz w:val="24"/>
          <w:szCs w:val="24"/>
          <w:lang w:val="en-GB"/>
        </w:rPr>
        <w:t xml:space="preserve"> &lt; .0001; AIC = </w:t>
      </w:r>
      <w:r w:rsidR="002C7E27">
        <w:rPr>
          <w:rFonts w:ascii="Times New Roman" w:hAnsi="Times New Roman" w:cs="Times New Roman"/>
          <w:sz w:val="24"/>
          <w:szCs w:val="24"/>
          <w:lang w:val="en-GB"/>
        </w:rPr>
        <w:t>100</w:t>
      </w:r>
      <w:r w:rsidR="00466267">
        <w:rPr>
          <w:rFonts w:ascii="Times New Roman" w:hAnsi="Times New Roman" w:cs="Times New Roman"/>
          <w:sz w:val="24"/>
          <w:szCs w:val="24"/>
          <w:lang w:val="en-GB"/>
        </w:rPr>
        <w:t>185</w:t>
      </w:r>
      <w:r w:rsidR="002C7E27">
        <w:rPr>
          <w:rFonts w:ascii="Times New Roman" w:hAnsi="Times New Roman" w:cs="Times New Roman"/>
          <w:sz w:val="24"/>
          <w:szCs w:val="24"/>
          <w:lang w:val="en-GB"/>
        </w:rPr>
        <w:t>.46</w:t>
      </w:r>
      <w:r w:rsidR="00466267">
        <w:rPr>
          <w:rFonts w:ascii="Times New Roman" w:hAnsi="Times New Roman" w:cs="Times New Roman"/>
          <w:sz w:val="24"/>
          <w:szCs w:val="24"/>
          <w:lang w:val="en-GB"/>
        </w:rPr>
        <w:t>6</w:t>
      </w:r>
      <w:r w:rsidRPr="00AC38DE">
        <w:rPr>
          <w:rFonts w:ascii="Times New Roman" w:hAnsi="Times New Roman" w:cs="Times New Roman"/>
          <w:sz w:val="24"/>
          <w:szCs w:val="24"/>
          <w:lang w:val="en-GB"/>
        </w:rPr>
        <w:t>; CFI = .</w:t>
      </w:r>
      <w:r w:rsidR="002C7E27" w:rsidRPr="00AC38DE">
        <w:rPr>
          <w:rFonts w:ascii="Times New Roman" w:hAnsi="Times New Roman" w:cs="Times New Roman"/>
          <w:sz w:val="24"/>
          <w:szCs w:val="24"/>
          <w:lang w:val="en-GB"/>
        </w:rPr>
        <w:t>9</w:t>
      </w:r>
      <w:r w:rsidR="00466267">
        <w:rPr>
          <w:rFonts w:ascii="Times New Roman" w:hAnsi="Times New Roman" w:cs="Times New Roman"/>
          <w:sz w:val="24"/>
          <w:szCs w:val="24"/>
          <w:lang w:val="en-GB"/>
        </w:rPr>
        <w:t>8</w:t>
      </w:r>
      <w:r w:rsidRPr="00AC38DE">
        <w:rPr>
          <w:rFonts w:ascii="Times New Roman" w:hAnsi="Times New Roman" w:cs="Times New Roman"/>
          <w:sz w:val="24"/>
          <w:szCs w:val="24"/>
          <w:lang w:val="en-GB"/>
        </w:rPr>
        <w:t>; SRMR = 0.05; RMSEA [95% CI</w:t>
      </w:r>
      <w:r w:rsidRPr="00AC38DE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lower</w:t>
      </w:r>
      <w:r w:rsidRPr="00AC38DE">
        <w:rPr>
          <w:rFonts w:ascii="Times New Roman" w:hAnsi="Times New Roman" w:cs="Times New Roman"/>
          <w:sz w:val="24"/>
          <w:szCs w:val="24"/>
          <w:lang w:val="en-GB"/>
        </w:rPr>
        <w:t>-CI</w:t>
      </w:r>
      <w:r w:rsidRPr="00AC38DE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upper</w:t>
      </w:r>
      <w:r w:rsidRPr="00AC38DE">
        <w:rPr>
          <w:rFonts w:ascii="Times New Roman" w:hAnsi="Times New Roman" w:cs="Times New Roman"/>
          <w:sz w:val="24"/>
          <w:szCs w:val="24"/>
          <w:lang w:val="en-GB"/>
        </w:rPr>
        <w:t>] = .04</w:t>
      </w:r>
      <w:r w:rsidR="002C7E27" w:rsidRPr="00AC38D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AC38DE">
        <w:rPr>
          <w:rFonts w:ascii="Times New Roman" w:hAnsi="Times New Roman" w:cs="Times New Roman"/>
          <w:sz w:val="24"/>
          <w:szCs w:val="24"/>
          <w:lang w:val="en-GB"/>
        </w:rPr>
        <w:t>[</w:t>
      </w:r>
      <w:r w:rsidRPr="00AC38DE">
        <w:rPr>
          <w:rFonts w:ascii="Times New Roman" w:hAnsi="Times New Roman" w:cs="Times New Roman"/>
          <w:color w:val="000000"/>
          <w:sz w:val="24"/>
          <w:szCs w:val="24"/>
          <w:lang w:val="en-GB"/>
        </w:rPr>
        <w:t>.</w:t>
      </w:r>
      <w:r w:rsidR="008F031D" w:rsidRPr="00AC38DE">
        <w:rPr>
          <w:rFonts w:ascii="Times New Roman" w:hAnsi="Times New Roman" w:cs="Times New Roman"/>
          <w:color w:val="000000"/>
          <w:sz w:val="24"/>
          <w:szCs w:val="24"/>
          <w:lang w:val="en-GB"/>
        </w:rPr>
        <w:t>0</w:t>
      </w:r>
      <w:r w:rsidR="008F031D">
        <w:rPr>
          <w:rFonts w:ascii="Times New Roman" w:hAnsi="Times New Roman" w:cs="Times New Roman"/>
          <w:color w:val="000000"/>
          <w:sz w:val="24"/>
          <w:szCs w:val="24"/>
          <w:lang w:val="en-GB"/>
        </w:rPr>
        <w:t>3</w:t>
      </w:r>
      <w:r w:rsidRPr="00AC38DE">
        <w:rPr>
          <w:rFonts w:ascii="Times New Roman" w:hAnsi="Times New Roman" w:cs="Times New Roman"/>
          <w:color w:val="000000"/>
          <w:sz w:val="24"/>
          <w:szCs w:val="24"/>
          <w:lang w:val="en-GB"/>
        </w:rPr>
        <w:t>-.</w:t>
      </w:r>
      <w:r w:rsidR="008F031D" w:rsidRPr="00AC38DE">
        <w:rPr>
          <w:rFonts w:ascii="Times New Roman" w:hAnsi="Times New Roman" w:cs="Times New Roman"/>
          <w:color w:val="000000"/>
          <w:sz w:val="24"/>
          <w:szCs w:val="24"/>
          <w:lang w:val="en-GB"/>
        </w:rPr>
        <w:t>0</w:t>
      </w:r>
      <w:r w:rsidR="008F031D">
        <w:rPr>
          <w:rFonts w:ascii="Times New Roman" w:hAnsi="Times New Roman" w:cs="Times New Roman"/>
          <w:color w:val="000000"/>
          <w:sz w:val="24"/>
          <w:szCs w:val="24"/>
          <w:lang w:val="en-GB"/>
        </w:rPr>
        <w:t>4</w:t>
      </w:r>
      <w:r w:rsidRPr="00AC38DE">
        <w:rPr>
          <w:rFonts w:ascii="Times New Roman" w:hAnsi="Times New Roman" w:cs="Times New Roman"/>
          <w:sz w:val="24"/>
          <w:szCs w:val="24"/>
          <w:lang w:val="en-GB"/>
        </w:rPr>
        <w:t>]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Genetic correlation = .</w:t>
      </w:r>
      <w:r w:rsidR="00E60055"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00466267">
        <w:rPr>
          <w:rFonts w:ascii="Times New Roman" w:hAnsi="Times New Roman" w:cs="Times New Roman"/>
          <w:sz w:val="24"/>
          <w:szCs w:val="24"/>
          <w:lang w:val="en-GB"/>
        </w:rPr>
        <w:t>6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BC29A9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&lt; .001; Bivariate heritability = .</w:t>
      </w:r>
      <w:r w:rsidR="00E60055"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466267">
        <w:rPr>
          <w:rFonts w:ascii="Times New Roman" w:hAnsi="Times New Roman" w:cs="Times New Roman"/>
          <w:sz w:val="24"/>
          <w:szCs w:val="24"/>
          <w:lang w:val="en-GB"/>
        </w:rPr>
        <w:t>57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BC29A9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&lt; .001;; Nonshared environmental correlation = .</w:t>
      </w:r>
      <w:r w:rsidR="00E60055"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466267">
        <w:rPr>
          <w:rFonts w:ascii="Times New Roman" w:hAnsi="Times New Roman" w:cs="Times New Roman"/>
          <w:sz w:val="24"/>
          <w:szCs w:val="24"/>
          <w:lang w:val="en-GB"/>
        </w:rPr>
        <w:t>5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BC29A9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&lt; .001; Bivariate Nonshared environmental contributions = .05, </w:t>
      </w:r>
      <w:r w:rsidRPr="00BC29A9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&lt; .</w:t>
      </w:r>
      <w:r w:rsidR="00E60055">
        <w:rPr>
          <w:rFonts w:ascii="Times New Roman" w:hAnsi="Times New Roman" w:cs="Times New Roman"/>
          <w:sz w:val="24"/>
          <w:szCs w:val="24"/>
          <w:lang w:val="en-GB"/>
        </w:rPr>
        <w:t>001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3011FF">
        <w:rPr>
          <w:rFonts w:ascii="Times New Roman" w:hAnsi="Times New Roman" w:cs="Times New Roman"/>
          <w:sz w:val="24"/>
          <w:szCs w:val="24"/>
          <w:lang w:val="en-GB"/>
        </w:rPr>
        <w:t xml:space="preserve"> An ACE structure was tested on the CL-UC factor, while an AE structure was tested on the UE factor.</w:t>
      </w:r>
      <w:r w:rsidR="00241B46">
        <w:rPr>
          <w:rFonts w:ascii="Times New Roman" w:hAnsi="Times New Roman" w:cs="Times New Roman"/>
          <w:sz w:val="24"/>
          <w:szCs w:val="24"/>
          <w:lang w:val="en-GB"/>
        </w:rPr>
        <w:t xml:space="preserve"> Sibling interaction effects are included for the Unemotional score.</w:t>
      </w:r>
    </w:p>
    <w:p w:rsidR="00C43DB7" w:rsidRPr="008877A7" w:rsidRDefault="00C43DB7" w:rsidP="00C43DB7">
      <w:pPr>
        <w:tabs>
          <w:tab w:val="left" w:pos="723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5B5E38" w:rsidRPr="00C43DB7" w:rsidRDefault="005B5E38">
      <w:pPr>
        <w:rPr>
          <w:lang w:val="en-GB"/>
        </w:rPr>
      </w:pPr>
    </w:p>
    <w:sectPr w:rsidR="005B5E38" w:rsidRPr="00C43DB7" w:rsidSect="00EE02C1">
      <w:headerReference w:type="default" r:id="rId7"/>
      <w:pgSz w:w="12240" w:h="15840"/>
      <w:pgMar w:top="1418" w:right="1418" w:bottom="1418" w:left="141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30230" w:rsidRDefault="00530230">
      <w:pPr>
        <w:spacing w:after="0" w:line="240" w:lineRule="auto"/>
      </w:pPr>
      <w:r>
        <w:separator/>
      </w:r>
    </w:p>
  </w:endnote>
  <w:endnote w:type="continuationSeparator" w:id="0">
    <w:p w:rsidR="00530230" w:rsidRDefault="0053023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30230" w:rsidRDefault="00530230">
      <w:pPr>
        <w:spacing w:after="0" w:line="240" w:lineRule="auto"/>
      </w:pPr>
      <w:r>
        <w:separator/>
      </w:r>
    </w:p>
  </w:footnote>
  <w:footnote w:type="continuationSeparator" w:id="0">
    <w:p w:rsidR="00530230" w:rsidRDefault="0053023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1564375512"/>
      <w:docPartObj>
        <w:docPartGallery w:val="Page Numbers (Top of Page)"/>
        <w:docPartUnique/>
      </w:docPartObj>
    </w:sdtPr>
    <w:sdtEndPr/>
    <w:sdtContent>
      <w:p w:rsidR="00D07DB7" w:rsidRPr="00D70639" w:rsidRDefault="00D07DB7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E00485">
          <w:rPr>
            <w:rFonts w:ascii="Times New Roman" w:hAnsi="Times New Roman" w:cs="Times New Roman"/>
            <w:sz w:val="24"/>
            <w:szCs w:val="24"/>
          </w:rPr>
          <w:t xml:space="preserve">GENETIC CONTRIBUTIONS CALLOUS-UNEMOTIONAL TRAITS, </w:t>
        </w:r>
        <w:r w:rsidR="00D10FF8" w:rsidRPr="00E0048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E00485"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 w:rsidR="00D10FF8" w:rsidRPr="00E0048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EE02C1" w:rsidRPr="00EE02C1">
          <w:rPr>
            <w:rFonts w:ascii="Times New Roman" w:hAnsi="Times New Roman" w:cs="Times New Roman"/>
            <w:noProof/>
            <w:sz w:val="24"/>
            <w:szCs w:val="24"/>
            <w:lang w:val="fr-FR"/>
          </w:rPr>
          <w:t>4</w:t>
        </w:r>
        <w:r w:rsidR="00D10FF8" w:rsidRPr="00E00485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:rsidR="00D07DB7" w:rsidRDefault="00D07DB7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8A14685"/>
    <w:multiLevelType w:val="hybridMultilevel"/>
    <w:tmpl w:val="E3DC24DA"/>
    <w:lvl w:ilvl="0" w:tplc="5C18684E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C43DB7"/>
    <w:rsid w:val="00022A07"/>
    <w:rsid w:val="00043EC1"/>
    <w:rsid w:val="000A2B61"/>
    <w:rsid w:val="000B1CCC"/>
    <w:rsid w:val="000E000F"/>
    <w:rsid w:val="00155EF5"/>
    <w:rsid w:val="00172DC4"/>
    <w:rsid w:val="001D1D6F"/>
    <w:rsid w:val="00206101"/>
    <w:rsid w:val="00227AAB"/>
    <w:rsid w:val="00241B46"/>
    <w:rsid w:val="00255395"/>
    <w:rsid w:val="00276EC3"/>
    <w:rsid w:val="00283C8C"/>
    <w:rsid w:val="002C7E27"/>
    <w:rsid w:val="003011FF"/>
    <w:rsid w:val="00345084"/>
    <w:rsid w:val="003532CF"/>
    <w:rsid w:val="00383F80"/>
    <w:rsid w:val="00386E02"/>
    <w:rsid w:val="003F0E15"/>
    <w:rsid w:val="003F17B8"/>
    <w:rsid w:val="003F374F"/>
    <w:rsid w:val="00435774"/>
    <w:rsid w:val="00466267"/>
    <w:rsid w:val="00480E5B"/>
    <w:rsid w:val="004C4580"/>
    <w:rsid w:val="004E3DD5"/>
    <w:rsid w:val="00530230"/>
    <w:rsid w:val="005B5E38"/>
    <w:rsid w:val="005E35F2"/>
    <w:rsid w:val="00702F7F"/>
    <w:rsid w:val="0072703F"/>
    <w:rsid w:val="00786814"/>
    <w:rsid w:val="00792D2F"/>
    <w:rsid w:val="007A1CE0"/>
    <w:rsid w:val="00855073"/>
    <w:rsid w:val="00865FA8"/>
    <w:rsid w:val="008867F5"/>
    <w:rsid w:val="008F031D"/>
    <w:rsid w:val="00964577"/>
    <w:rsid w:val="009D204D"/>
    <w:rsid w:val="00A12A10"/>
    <w:rsid w:val="00A74F99"/>
    <w:rsid w:val="00B545B4"/>
    <w:rsid w:val="00B610A3"/>
    <w:rsid w:val="00B955A6"/>
    <w:rsid w:val="00BA635E"/>
    <w:rsid w:val="00BB37DC"/>
    <w:rsid w:val="00C43DB7"/>
    <w:rsid w:val="00CB644F"/>
    <w:rsid w:val="00CB7B70"/>
    <w:rsid w:val="00CD40C5"/>
    <w:rsid w:val="00CF5EF9"/>
    <w:rsid w:val="00D07DB7"/>
    <w:rsid w:val="00D10FF8"/>
    <w:rsid w:val="00D7047A"/>
    <w:rsid w:val="00D91E82"/>
    <w:rsid w:val="00D9748C"/>
    <w:rsid w:val="00DD2F61"/>
    <w:rsid w:val="00DF6955"/>
    <w:rsid w:val="00E60055"/>
    <w:rsid w:val="00E7329E"/>
    <w:rsid w:val="00EB746A"/>
    <w:rsid w:val="00EE02C1"/>
    <w:rsid w:val="00EE576C"/>
    <w:rsid w:val="00EF4E2C"/>
    <w:rsid w:val="00F84642"/>
    <w:rsid w:val="00FA27FF"/>
    <w:rsid w:val="00FC7FB5"/>
    <w:rsid w:val="00FF62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E8E1BA6D-6F76-4381-82D3-4C8DE11823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43DB7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43DB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43DB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43DB7"/>
  </w:style>
  <w:style w:type="table" w:styleId="TableGrid">
    <w:name w:val="Table Grid"/>
    <w:basedOn w:val="TableNormal"/>
    <w:uiPriority w:val="39"/>
    <w:rsid w:val="00C43D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C43DB7"/>
  </w:style>
  <w:style w:type="character" w:styleId="CommentReference">
    <w:name w:val="annotation reference"/>
    <w:basedOn w:val="DefaultParagraphFont"/>
    <w:uiPriority w:val="99"/>
    <w:semiHidden/>
    <w:unhideWhenUsed/>
    <w:rsid w:val="00702F7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702F7F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02F7F"/>
    <w:rPr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2F7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2F7F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329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329E"/>
    <w:rPr>
      <w:b/>
      <w:bCs/>
      <w:sz w:val="20"/>
      <w:szCs w:val="20"/>
    </w:rPr>
  </w:style>
  <w:style w:type="character" w:customStyle="1" w:styleId="apple-converted-space">
    <w:name w:val="apple-converted-space"/>
    <w:basedOn w:val="DefaultParagraphFont"/>
    <w:rsid w:val="00CF5EF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1</Pages>
  <Words>1333</Words>
  <Characters>7603</Characters>
  <Application>Microsoft Office Word</Application>
  <DocSecurity>0</DocSecurity>
  <Lines>63</Lines>
  <Paragraphs>1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Administration Portuaire de Sept-Iles</Company>
  <LinksUpToDate>false</LinksUpToDate>
  <CharactersWithSpaces>89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iane Morin</dc:creator>
  <cp:lastModifiedBy>User</cp:lastModifiedBy>
  <cp:revision>5</cp:revision>
  <dcterms:created xsi:type="dcterms:W3CDTF">2015-08-21T17:52:00Z</dcterms:created>
  <dcterms:modified xsi:type="dcterms:W3CDTF">2015-09-11T12:56:00Z</dcterms:modified>
</cp:coreProperties>
</file>